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44BE4B4D" w14:textId="37A273D5" w:rsidR="00475FCF"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84205" w:history="1">
        <w:r w:rsidR="00475FCF" w:rsidRPr="00690603">
          <w:rPr>
            <w:rStyle w:val="Hyperlink"/>
            <w:noProof/>
          </w:rPr>
          <w:t>List of Figures</w:t>
        </w:r>
        <w:r w:rsidR="00475FCF">
          <w:rPr>
            <w:noProof/>
            <w:webHidden/>
          </w:rPr>
          <w:tab/>
        </w:r>
        <w:r w:rsidR="00475FCF">
          <w:rPr>
            <w:noProof/>
            <w:webHidden/>
          </w:rPr>
          <w:fldChar w:fldCharType="begin"/>
        </w:r>
        <w:r w:rsidR="00475FCF">
          <w:rPr>
            <w:noProof/>
            <w:webHidden/>
          </w:rPr>
          <w:instrText xml:space="preserve"> PAGEREF _Toc74484205 \h </w:instrText>
        </w:r>
        <w:r w:rsidR="00475FCF">
          <w:rPr>
            <w:noProof/>
            <w:webHidden/>
          </w:rPr>
        </w:r>
        <w:r w:rsidR="00475FCF">
          <w:rPr>
            <w:noProof/>
            <w:webHidden/>
          </w:rPr>
          <w:fldChar w:fldCharType="separate"/>
        </w:r>
        <w:r w:rsidR="00016542">
          <w:rPr>
            <w:noProof/>
            <w:webHidden/>
          </w:rPr>
          <w:t>i</w:t>
        </w:r>
        <w:r w:rsidR="00475FCF">
          <w:rPr>
            <w:noProof/>
            <w:webHidden/>
          </w:rPr>
          <w:fldChar w:fldCharType="end"/>
        </w:r>
      </w:hyperlink>
    </w:p>
    <w:p w14:paraId="535BA01D" w14:textId="128B1542" w:rsidR="00475FCF" w:rsidRDefault="00283F5D">
      <w:pPr>
        <w:pStyle w:val="TOC9"/>
        <w:rPr>
          <w:rFonts w:asciiTheme="minorHAnsi" w:eastAsiaTheme="minorEastAsia" w:hAnsiTheme="minorHAnsi" w:cstheme="minorBidi"/>
          <w:b w:val="0"/>
          <w:caps w:val="0"/>
          <w:noProof/>
          <w:szCs w:val="22"/>
          <w:lang w:eastAsia="en-ZA"/>
        </w:rPr>
      </w:pPr>
      <w:hyperlink w:anchor="_Toc74484206" w:history="1">
        <w:r w:rsidR="00475FCF" w:rsidRPr="00690603">
          <w:rPr>
            <w:rStyle w:val="Hyperlink"/>
            <w:noProof/>
          </w:rPr>
          <w:t>List of Tables</w:t>
        </w:r>
        <w:r w:rsidR="00475FCF">
          <w:rPr>
            <w:noProof/>
            <w:webHidden/>
          </w:rPr>
          <w:tab/>
        </w:r>
        <w:r w:rsidR="00475FCF">
          <w:rPr>
            <w:noProof/>
            <w:webHidden/>
          </w:rPr>
          <w:fldChar w:fldCharType="begin"/>
        </w:r>
        <w:r w:rsidR="00475FCF">
          <w:rPr>
            <w:noProof/>
            <w:webHidden/>
          </w:rPr>
          <w:instrText xml:space="preserve"> PAGEREF _Toc74484206 \h </w:instrText>
        </w:r>
        <w:r w:rsidR="00475FCF">
          <w:rPr>
            <w:noProof/>
            <w:webHidden/>
          </w:rPr>
        </w:r>
        <w:r w:rsidR="00475FCF">
          <w:rPr>
            <w:noProof/>
            <w:webHidden/>
          </w:rPr>
          <w:fldChar w:fldCharType="separate"/>
        </w:r>
        <w:r w:rsidR="00016542">
          <w:rPr>
            <w:noProof/>
            <w:webHidden/>
          </w:rPr>
          <w:t>i</w:t>
        </w:r>
        <w:r w:rsidR="00475FCF">
          <w:rPr>
            <w:noProof/>
            <w:webHidden/>
          </w:rPr>
          <w:fldChar w:fldCharType="end"/>
        </w:r>
      </w:hyperlink>
    </w:p>
    <w:p w14:paraId="7D1A5BE3" w14:textId="375A35D4" w:rsidR="00475FCF" w:rsidRDefault="00283F5D">
      <w:pPr>
        <w:pStyle w:val="TOC9"/>
        <w:rPr>
          <w:rFonts w:asciiTheme="minorHAnsi" w:eastAsiaTheme="minorEastAsia" w:hAnsiTheme="minorHAnsi" w:cstheme="minorBidi"/>
          <w:b w:val="0"/>
          <w:caps w:val="0"/>
          <w:noProof/>
          <w:szCs w:val="22"/>
          <w:lang w:eastAsia="en-ZA"/>
        </w:rPr>
      </w:pPr>
      <w:hyperlink w:anchor="_Toc74484207" w:history="1">
        <w:r w:rsidR="00475FCF" w:rsidRPr="00690603">
          <w:rPr>
            <w:rStyle w:val="Hyperlink"/>
            <w:noProof/>
          </w:rPr>
          <w:t>Chapter 1: Introduction</w:t>
        </w:r>
        <w:r w:rsidR="00475FCF">
          <w:rPr>
            <w:noProof/>
            <w:webHidden/>
          </w:rPr>
          <w:tab/>
        </w:r>
        <w:r w:rsidR="00475FCF">
          <w:rPr>
            <w:noProof/>
            <w:webHidden/>
          </w:rPr>
          <w:fldChar w:fldCharType="begin"/>
        </w:r>
        <w:r w:rsidR="00475FCF">
          <w:rPr>
            <w:noProof/>
            <w:webHidden/>
          </w:rPr>
          <w:instrText xml:space="preserve"> PAGEREF _Toc74484207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77440E1F" w14:textId="32393856" w:rsidR="00475FCF" w:rsidRDefault="00283F5D">
      <w:pPr>
        <w:pStyle w:val="TOC2"/>
        <w:rPr>
          <w:rFonts w:asciiTheme="minorHAnsi" w:eastAsiaTheme="minorEastAsia" w:hAnsiTheme="minorHAnsi" w:cstheme="minorBidi"/>
          <w:b w:val="0"/>
          <w:noProof/>
          <w:szCs w:val="22"/>
          <w:lang w:eastAsia="en-ZA"/>
        </w:rPr>
      </w:pPr>
      <w:hyperlink w:anchor="_Toc74484209" w:history="1">
        <w:r w:rsidR="00475FCF" w:rsidRPr="00690603">
          <w:rPr>
            <w:rStyle w:val="Hyperlink"/>
            <w:noProof/>
          </w:rPr>
          <w:t>1.1</w:t>
        </w:r>
        <w:r w:rsidR="00475FCF">
          <w:rPr>
            <w:rFonts w:asciiTheme="minorHAnsi" w:eastAsiaTheme="minorEastAsia" w:hAnsiTheme="minorHAnsi" w:cstheme="minorBidi"/>
            <w:b w:val="0"/>
            <w:noProof/>
            <w:szCs w:val="22"/>
            <w:lang w:eastAsia="en-ZA"/>
          </w:rPr>
          <w:tab/>
        </w:r>
        <w:r w:rsidR="00475FCF" w:rsidRPr="00690603">
          <w:rPr>
            <w:rStyle w:val="Hyperlink"/>
            <w:noProof/>
          </w:rPr>
          <w:t>Project Description</w:t>
        </w:r>
        <w:r w:rsidR="00475FCF">
          <w:rPr>
            <w:noProof/>
            <w:webHidden/>
          </w:rPr>
          <w:tab/>
        </w:r>
        <w:r w:rsidR="00475FCF">
          <w:rPr>
            <w:noProof/>
            <w:webHidden/>
          </w:rPr>
          <w:fldChar w:fldCharType="begin"/>
        </w:r>
        <w:r w:rsidR="00475FCF">
          <w:rPr>
            <w:noProof/>
            <w:webHidden/>
          </w:rPr>
          <w:instrText xml:space="preserve"> PAGEREF _Toc74484209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08DEA271" w14:textId="3AE4D67E" w:rsidR="00475FCF" w:rsidRDefault="00283F5D">
      <w:pPr>
        <w:pStyle w:val="TOC2"/>
        <w:rPr>
          <w:rFonts w:asciiTheme="minorHAnsi" w:eastAsiaTheme="minorEastAsia" w:hAnsiTheme="minorHAnsi" w:cstheme="minorBidi"/>
          <w:b w:val="0"/>
          <w:noProof/>
          <w:szCs w:val="22"/>
          <w:lang w:eastAsia="en-ZA"/>
        </w:rPr>
      </w:pPr>
      <w:hyperlink w:anchor="_Toc74484210" w:history="1">
        <w:r w:rsidR="00475FCF" w:rsidRPr="00690603">
          <w:rPr>
            <w:rStyle w:val="Hyperlink"/>
            <w:noProof/>
          </w:rPr>
          <w:t>1.2</w:t>
        </w:r>
        <w:r w:rsidR="00475FCF">
          <w:rPr>
            <w:rFonts w:asciiTheme="minorHAnsi" w:eastAsiaTheme="minorEastAsia" w:hAnsiTheme="minorHAnsi" w:cstheme="minorBidi"/>
            <w:b w:val="0"/>
            <w:noProof/>
            <w:szCs w:val="22"/>
            <w:lang w:eastAsia="en-ZA"/>
          </w:rPr>
          <w:tab/>
        </w:r>
        <w:r w:rsidR="00475FCF" w:rsidRPr="00690603">
          <w:rPr>
            <w:rStyle w:val="Hyperlink"/>
            <w:noProof/>
          </w:rPr>
          <w:t>Project Contents</w:t>
        </w:r>
        <w:r w:rsidR="00475FCF">
          <w:rPr>
            <w:noProof/>
            <w:webHidden/>
          </w:rPr>
          <w:tab/>
        </w:r>
        <w:r w:rsidR="00475FCF">
          <w:rPr>
            <w:noProof/>
            <w:webHidden/>
          </w:rPr>
          <w:fldChar w:fldCharType="begin"/>
        </w:r>
        <w:r w:rsidR="00475FCF">
          <w:rPr>
            <w:noProof/>
            <w:webHidden/>
          </w:rPr>
          <w:instrText xml:space="preserve"> PAGEREF _Toc74484210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600A812C" w14:textId="02206FDA" w:rsidR="00475FCF" w:rsidRDefault="00283F5D">
      <w:pPr>
        <w:pStyle w:val="TOC3"/>
        <w:rPr>
          <w:rFonts w:asciiTheme="minorHAnsi" w:eastAsiaTheme="minorEastAsia" w:hAnsiTheme="minorHAnsi" w:cstheme="minorBidi"/>
          <w:noProof/>
          <w:szCs w:val="22"/>
          <w:lang w:eastAsia="en-ZA"/>
        </w:rPr>
      </w:pPr>
      <w:hyperlink w:anchor="_Toc74484211" w:history="1">
        <w:r w:rsidR="00475FCF" w:rsidRPr="00690603">
          <w:rPr>
            <w:rStyle w:val="Hyperlink"/>
            <w:noProof/>
          </w:rPr>
          <w:t>1.2.1</w:t>
        </w:r>
        <w:r w:rsidR="00475FCF">
          <w:rPr>
            <w:rFonts w:asciiTheme="minorHAnsi" w:eastAsiaTheme="minorEastAsia" w:hAnsiTheme="minorHAnsi" w:cstheme="minorBidi"/>
            <w:noProof/>
            <w:szCs w:val="22"/>
            <w:lang w:eastAsia="en-ZA"/>
          </w:rPr>
          <w:tab/>
        </w:r>
        <w:r w:rsidR="00475FCF" w:rsidRPr="00690603">
          <w:rPr>
            <w:rStyle w:val="Hyperlink"/>
            <w:noProof/>
          </w:rPr>
          <w:t>Problem Description and Background</w:t>
        </w:r>
        <w:r w:rsidR="00475FCF">
          <w:rPr>
            <w:noProof/>
            <w:webHidden/>
          </w:rPr>
          <w:tab/>
        </w:r>
        <w:r w:rsidR="00475FCF">
          <w:rPr>
            <w:noProof/>
            <w:webHidden/>
          </w:rPr>
          <w:fldChar w:fldCharType="begin"/>
        </w:r>
        <w:r w:rsidR="00475FCF">
          <w:rPr>
            <w:noProof/>
            <w:webHidden/>
          </w:rPr>
          <w:instrText xml:space="preserve"> PAGEREF _Toc74484211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0E0A50B3" w14:textId="27054DE2" w:rsidR="00475FCF" w:rsidRDefault="00283F5D">
      <w:pPr>
        <w:pStyle w:val="TOC2"/>
        <w:rPr>
          <w:rFonts w:asciiTheme="minorHAnsi" w:eastAsiaTheme="minorEastAsia" w:hAnsiTheme="minorHAnsi" w:cstheme="minorBidi"/>
          <w:b w:val="0"/>
          <w:noProof/>
          <w:szCs w:val="22"/>
          <w:lang w:eastAsia="en-ZA"/>
        </w:rPr>
      </w:pPr>
      <w:hyperlink w:anchor="_Toc74484212" w:history="1">
        <w:r w:rsidR="00475FCF" w:rsidRPr="00690603">
          <w:rPr>
            <w:rStyle w:val="Hyperlink"/>
            <w:noProof/>
          </w:rPr>
          <w:t>1.3</w:t>
        </w:r>
        <w:r w:rsidR="00475FCF">
          <w:rPr>
            <w:rFonts w:asciiTheme="minorHAnsi" w:eastAsiaTheme="minorEastAsia" w:hAnsiTheme="minorHAnsi" w:cstheme="minorBidi"/>
            <w:b w:val="0"/>
            <w:noProof/>
            <w:szCs w:val="22"/>
            <w:lang w:eastAsia="en-ZA"/>
          </w:rPr>
          <w:tab/>
        </w:r>
        <w:r w:rsidR="00475FCF" w:rsidRPr="00690603">
          <w:rPr>
            <w:rStyle w:val="Hyperlink"/>
            <w:noProof/>
          </w:rPr>
          <w:t>Aims and Objectives of Project</w:t>
        </w:r>
        <w:r w:rsidR="00475FCF">
          <w:rPr>
            <w:noProof/>
            <w:webHidden/>
          </w:rPr>
          <w:tab/>
        </w:r>
        <w:r w:rsidR="00475FCF">
          <w:rPr>
            <w:noProof/>
            <w:webHidden/>
          </w:rPr>
          <w:fldChar w:fldCharType="begin"/>
        </w:r>
        <w:r w:rsidR="00475FCF">
          <w:rPr>
            <w:noProof/>
            <w:webHidden/>
          </w:rPr>
          <w:instrText xml:space="preserve"> PAGEREF _Toc74484212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3CC6A317" w14:textId="6608F0C1" w:rsidR="00475FCF" w:rsidRDefault="00283F5D">
      <w:pPr>
        <w:pStyle w:val="TOC9"/>
        <w:rPr>
          <w:rFonts w:asciiTheme="minorHAnsi" w:eastAsiaTheme="minorEastAsia" w:hAnsiTheme="minorHAnsi" w:cstheme="minorBidi"/>
          <w:b w:val="0"/>
          <w:caps w:val="0"/>
          <w:noProof/>
          <w:szCs w:val="22"/>
          <w:lang w:eastAsia="en-ZA"/>
        </w:rPr>
      </w:pPr>
      <w:hyperlink w:anchor="_Toc74484213" w:history="1">
        <w:r w:rsidR="00475FCF" w:rsidRPr="00690603">
          <w:rPr>
            <w:rStyle w:val="Hyperlink"/>
            <w:noProof/>
          </w:rPr>
          <w:t>Chapter 2: Literature Review</w:t>
        </w:r>
        <w:r w:rsidR="00475FCF">
          <w:rPr>
            <w:noProof/>
            <w:webHidden/>
          </w:rPr>
          <w:tab/>
        </w:r>
        <w:r w:rsidR="00475FCF">
          <w:rPr>
            <w:noProof/>
            <w:webHidden/>
          </w:rPr>
          <w:fldChar w:fldCharType="begin"/>
        </w:r>
        <w:r w:rsidR="00475FCF">
          <w:rPr>
            <w:noProof/>
            <w:webHidden/>
          </w:rPr>
          <w:instrText xml:space="preserve"> PAGEREF _Toc74484213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2B6B8ECF" w14:textId="7390FAA5" w:rsidR="00475FCF" w:rsidRDefault="00283F5D">
      <w:pPr>
        <w:pStyle w:val="TOC2"/>
        <w:rPr>
          <w:rFonts w:asciiTheme="minorHAnsi" w:eastAsiaTheme="minorEastAsia" w:hAnsiTheme="minorHAnsi" w:cstheme="minorBidi"/>
          <w:b w:val="0"/>
          <w:noProof/>
          <w:szCs w:val="22"/>
          <w:lang w:eastAsia="en-ZA"/>
        </w:rPr>
      </w:pPr>
      <w:hyperlink w:anchor="_Toc74484215" w:history="1">
        <w:r w:rsidR="00475FCF" w:rsidRPr="00690603">
          <w:rPr>
            <w:rStyle w:val="Hyperlink"/>
            <w:noProof/>
          </w:rPr>
          <w:t>2.1</w:t>
        </w:r>
        <w:r w:rsidR="00475FCF">
          <w:rPr>
            <w:rFonts w:asciiTheme="minorHAnsi" w:eastAsiaTheme="minorEastAsia" w:hAnsiTheme="minorHAnsi" w:cstheme="minorBidi"/>
            <w:b w:val="0"/>
            <w:noProof/>
            <w:szCs w:val="22"/>
            <w:lang w:eastAsia="en-ZA"/>
          </w:rPr>
          <w:tab/>
        </w:r>
        <w:r w:rsidR="00475FCF" w:rsidRPr="00690603">
          <w:rPr>
            <w:rStyle w:val="Hyperlink"/>
            <w:noProof/>
          </w:rPr>
          <w:t>Introduction</w:t>
        </w:r>
        <w:r w:rsidR="00475FCF">
          <w:rPr>
            <w:noProof/>
            <w:webHidden/>
          </w:rPr>
          <w:tab/>
        </w:r>
        <w:r w:rsidR="00475FCF">
          <w:rPr>
            <w:noProof/>
            <w:webHidden/>
          </w:rPr>
          <w:fldChar w:fldCharType="begin"/>
        </w:r>
        <w:r w:rsidR="00475FCF">
          <w:rPr>
            <w:noProof/>
            <w:webHidden/>
          </w:rPr>
          <w:instrText xml:space="preserve"> PAGEREF _Toc74484215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585272CA" w14:textId="5B95B4BD" w:rsidR="00475FCF" w:rsidRDefault="00283F5D">
      <w:pPr>
        <w:pStyle w:val="TOC2"/>
        <w:rPr>
          <w:rFonts w:asciiTheme="minorHAnsi" w:eastAsiaTheme="minorEastAsia" w:hAnsiTheme="minorHAnsi" w:cstheme="minorBidi"/>
          <w:b w:val="0"/>
          <w:noProof/>
          <w:szCs w:val="22"/>
          <w:lang w:eastAsia="en-ZA"/>
        </w:rPr>
      </w:pPr>
      <w:hyperlink w:anchor="_Toc74484216" w:history="1">
        <w:r w:rsidR="00475FCF" w:rsidRPr="00690603">
          <w:rPr>
            <w:rStyle w:val="Hyperlink"/>
            <w:noProof/>
          </w:rPr>
          <w:t>2.2</w:t>
        </w:r>
        <w:r w:rsidR="00475FCF">
          <w:rPr>
            <w:rFonts w:asciiTheme="minorHAnsi" w:eastAsiaTheme="minorEastAsia" w:hAnsiTheme="minorHAnsi" w:cstheme="minorBidi"/>
            <w:b w:val="0"/>
            <w:noProof/>
            <w:szCs w:val="22"/>
            <w:lang w:eastAsia="en-ZA"/>
          </w:rPr>
          <w:tab/>
        </w:r>
        <w:r w:rsidR="00475FCF" w:rsidRPr="00690603">
          <w:rPr>
            <w:rStyle w:val="Hyperlink"/>
            <w:noProof/>
          </w:rPr>
          <w:t>An Issue with Instructional Education</w:t>
        </w:r>
        <w:r w:rsidR="00475FCF">
          <w:rPr>
            <w:noProof/>
            <w:webHidden/>
          </w:rPr>
          <w:tab/>
        </w:r>
        <w:r w:rsidR="00475FCF">
          <w:rPr>
            <w:noProof/>
            <w:webHidden/>
          </w:rPr>
          <w:fldChar w:fldCharType="begin"/>
        </w:r>
        <w:r w:rsidR="00475FCF">
          <w:rPr>
            <w:noProof/>
            <w:webHidden/>
          </w:rPr>
          <w:instrText xml:space="preserve"> PAGEREF _Toc74484216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6E0A962F" w14:textId="4F7E7682" w:rsidR="00475FCF" w:rsidRDefault="00283F5D">
      <w:pPr>
        <w:pStyle w:val="TOC2"/>
        <w:rPr>
          <w:rFonts w:asciiTheme="minorHAnsi" w:eastAsiaTheme="minorEastAsia" w:hAnsiTheme="minorHAnsi" w:cstheme="minorBidi"/>
          <w:b w:val="0"/>
          <w:noProof/>
          <w:szCs w:val="22"/>
          <w:lang w:eastAsia="en-ZA"/>
        </w:rPr>
      </w:pPr>
      <w:hyperlink w:anchor="_Toc74484217" w:history="1">
        <w:r w:rsidR="00475FCF" w:rsidRPr="00690603">
          <w:rPr>
            <w:rStyle w:val="Hyperlink"/>
            <w:noProof/>
          </w:rPr>
          <w:t>2.3</w:t>
        </w:r>
        <w:r w:rsidR="00475FCF">
          <w:rPr>
            <w:rFonts w:asciiTheme="minorHAnsi" w:eastAsiaTheme="minorEastAsia" w:hAnsiTheme="minorHAnsi" w:cstheme="minorBidi"/>
            <w:b w:val="0"/>
            <w:noProof/>
            <w:szCs w:val="22"/>
            <w:lang w:eastAsia="en-ZA"/>
          </w:rPr>
          <w:tab/>
        </w:r>
        <w:r w:rsidR="00475FCF" w:rsidRPr="00690603">
          <w:rPr>
            <w:rStyle w:val="Hyperlink"/>
            <w:noProof/>
          </w:rPr>
          <w:t>Pedagogy and Learning Theories</w:t>
        </w:r>
        <w:r w:rsidR="00475FCF">
          <w:rPr>
            <w:noProof/>
            <w:webHidden/>
          </w:rPr>
          <w:tab/>
        </w:r>
        <w:r w:rsidR="00475FCF">
          <w:rPr>
            <w:noProof/>
            <w:webHidden/>
          </w:rPr>
          <w:fldChar w:fldCharType="begin"/>
        </w:r>
        <w:r w:rsidR="00475FCF">
          <w:rPr>
            <w:noProof/>
            <w:webHidden/>
          </w:rPr>
          <w:instrText xml:space="preserve"> PAGEREF _Toc74484217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27306B02" w14:textId="1547B42B" w:rsidR="00475FCF" w:rsidRDefault="00283F5D">
      <w:pPr>
        <w:pStyle w:val="TOC3"/>
        <w:rPr>
          <w:rFonts w:asciiTheme="minorHAnsi" w:eastAsiaTheme="minorEastAsia" w:hAnsiTheme="minorHAnsi" w:cstheme="minorBidi"/>
          <w:noProof/>
          <w:szCs w:val="22"/>
          <w:lang w:eastAsia="en-ZA"/>
        </w:rPr>
      </w:pPr>
      <w:hyperlink w:anchor="_Toc74484218" w:history="1">
        <w:r w:rsidR="00475FCF" w:rsidRPr="00690603">
          <w:rPr>
            <w:rStyle w:val="Hyperlink"/>
            <w:noProof/>
          </w:rPr>
          <w:t>2.3.1</w:t>
        </w:r>
        <w:r w:rsidR="00475FCF">
          <w:rPr>
            <w:rFonts w:asciiTheme="minorHAnsi" w:eastAsiaTheme="minorEastAsia" w:hAnsiTheme="minorHAnsi" w:cstheme="minorBidi"/>
            <w:noProof/>
            <w:szCs w:val="22"/>
            <w:lang w:eastAsia="en-ZA"/>
          </w:rPr>
          <w:tab/>
        </w:r>
        <w:r w:rsidR="00475FCF" w:rsidRPr="00690603">
          <w:rPr>
            <w:rStyle w:val="Hyperlink"/>
            <w:noProof/>
          </w:rPr>
          <w:t>Learner’s at the Core of Learning</w:t>
        </w:r>
        <w:r w:rsidR="00475FCF">
          <w:rPr>
            <w:noProof/>
            <w:webHidden/>
          </w:rPr>
          <w:tab/>
        </w:r>
        <w:r w:rsidR="00475FCF">
          <w:rPr>
            <w:noProof/>
            <w:webHidden/>
          </w:rPr>
          <w:fldChar w:fldCharType="begin"/>
        </w:r>
        <w:r w:rsidR="00475FCF">
          <w:rPr>
            <w:noProof/>
            <w:webHidden/>
          </w:rPr>
          <w:instrText xml:space="preserve"> PAGEREF _Toc74484218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0785EECB" w14:textId="3A73ED17" w:rsidR="00475FCF" w:rsidRDefault="00283F5D">
      <w:pPr>
        <w:pStyle w:val="TOC3"/>
        <w:rPr>
          <w:rFonts w:asciiTheme="minorHAnsi" w:eastAsiaTheme="minorEastAsia" w:hAnsiTheme="minorHAnsi" w:cstheme="minorBidi"/>
          <w:noProof/>
          <w:szCs w:val="22"/>
          <w:lang w:eastAsia="en-ZA"/>
        </w:rPr>
      </w:pPr>
      <w:hyperlink w:anchor="_Toc74484219" w:history="1">
        <w:r w:rsidR="00475FCF" w:rsidRPr="00690603">
          <w:rPr>
            <w:rStyle w:val="Hyperlink"/>
            <w:noProof/>
          </w:rPr>
          <w:t>2.3.2</w:t>
        </w:r>
        <w:r w:rsidR="00475FCF">
          <w:rPr>
            <w:rFonts w:asciiTheme="minorHAnsi" w:eastAsiaTheme="minorEastAsia" w:hAnsiTheme="minorHAnsi" w:cstheme="minorBidi"/>
            <w:noProof/>
            <w:szCs w:val="22"/>
            <w:lang w:eastAsia="en-ZA"/>
          </w:rPr>
          <w:tab/>
        </w:r>
        <w:r w:rsidR="00475FCF" w:rsidRPr="00690603">
          <w:rPr>
            <w:rStyle w:val="Hyperlink"/>
            <w:noProof/>
          </w:rPr>
          <w:t>Merrill’s First Principles of Instruction</w:t>
        </w:r>
        <w:r w:rsidR="00475FCF">
          <w:rPr>
            <w:noProof/>
            <w:webHidden/>
          </w:rPr>
          <w:tab/>
        </w:r>
        <w:r w:rsidR="00475FCF">
          <w:rPr>
            <w:noProof/>
            <w:webHidden/>
          </w:rPr>
          <w:fldChar w:fldCharType="begin"/>
        </w:r>
        <w:r w:rsidR="00475FCF">
          <w:rPr>
            <w:noProof/>
            <w:webHidden/>
          </w:rPr>
          <w:instrText xml:space="preserve"> PAGEREF _Toc74484219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382684AA" w14:textId="28154E8C" w:rsidR="00475FCF" w:rsidRDefault="00283F5D">
      <w:pPr>
        <w:pStyle w:val="TOC3"/>
        <w:rPr>
          <w:rFonts w:asciiTheme="minorHAnsi" w:eastAsiaTheme="minorEastAsia" w:hAnsiTheme="minorHAnsi" w:cstheme="minorBidi"/>
          <w:noProof/>
          <w:szCs w:val="22"/>
          <w:lang w:eastAsia="en-ZA"/>
        </w:rPr>
      </w:pPr>
      <w:hyperlink w:anchor="_Toc74484220" w:history="1">
        <w:r w:rsidR="00475FCF" w:rsidRPr="00690603">
          <w:rPr>
            <w:rStyle w:val="Hyperlink"/>
            <w:noProof/>
          </w:rPr>
          <w:t>2.3.3</w:t>
        </w:r>
        <w:r w:rsidR="00475FCF">
          <w:rPr>
            <w:rFonts w:asciiTheme="minorHAnsi" w:eastAsiaTheme="minorEastAsia" w:hAnsiTheme="minorHAnsi" w:cstheme="minorBidi"/>
            <w:noProof/>
            <w:szCs w:val="22"/>
            <w:lang w:eastAsia="en-ZA"/>
          </w:rPr>
          <w:tab/>
        </w:r>
        <w:r w:rsidR="00475FCF" w:rsidRPr="00690603">
          <w:rPr>
            <w:rStyle w:val="Hyperlink"/>
            <w:noProof/>
          </w:rPr>
          <w:t>The Influence of Motivation</w:t>
        </w:r>
        <w:r w:rsidR="00475FCF">
          <w:rPr>
            <w:noProof/>
            <w:webHidden/>
          </w:rPr>
          <w:tab/>
        </w:r>
        <w:r w:rsidR="00475FCF">
          <w:rPr>
            <w:noProof/>
            <w:webHidden/>
          </w:rPr>
          <w:fldChar w:fldCharType="begin"/>
        </w:r>
        <w:r w:rsidR="00475FCF">
          <w:rPr>
            <w:noProof/>
            <w:webHidden/>
          </w:rPr>
          <w:instrText xml:space="preserve"> PAGEREF _Toc74484220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38BC39F6" w14:textId="5DA21015" w:rsidR="00475FCF" w:rsidRDefault="00283F5D">
      <w:pPr>
        <w:pStyle w:val="TOC2"/>
        <w:rPr>
          <w:rFonts w:asciiTheme="minorHAnsi" w:eastAsiaTheme="minorEastAsia" w:hAnsiTheme="minorHAnsi" w:cstheme="minorBidi"/>
          <w:b w:val="0"/>
          <w:noProof/>
          <w:szCs w:val="22"/>
          <w:lang w:eastAsia="en-ZA"/>
        </w:rPr>
      </w:pPr>
      <w:hyperlink w:anchor="_Toc74484221" w:history="1">
        <w:r w:rsidR="00475FCF" w:rsidRPr="00690603">
          <w:rPr>
            <w:rStyle w:val="Hyperlink"/>
            <w:noProof/>
          </w:rPr>
          <w:t>2.4</w:t>
        </w:r>
        <w:r w:rsidR="00475FCF">
          <w:rPr>
            <w:rFonts w:asciiTheme="minorHAnsi" w:eastAsiaTheme="minorEastAsia" w:hAnsiTheme="minorHAnsi" w:cstheme="minorBidi"/>
            <w:b w:val="0"/>
            <w:noProof/>
            <w:szCs w:val="22"/>
            <w:lang w:eastAsia="en-ZA"/>
          </w:rPr>
          <w:tab/>
        </w:r>
        <w:r w:rsidR="00475FCF" w:rsidRPr="00690603">
          <w:rPr>
            <w:rStyle w:val="Hyperlink"/>
            <w:noProof/>
          </w:rPr>
          <w:t>An Approach Through Ludology</w:t>
        </w:r>
        <w:r w:rsidR="00475FCF">
          <w:rPr>
            <w:noProof/>
            <w:webHidden/>
          </w:rPr>
          <w:tab/>
        </w:r>
        <w:r w:rsidR="00475FCF">
          <w:rPr>
            <w:noProof/>
            <w:webHidden/>
          </w:rPr>
          <w:fldChar w:fldCharType="begin"/>
        </w:r>
        <w:r w:rsidR="00475FCF">
          <w:rPr>
            <w:noProof/>
            <w:webHidden/>
          </w:rPr>
          <w:instrText xml:space="preserve"> PAGEREF _Toc74484221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280861CB" w14:textId="6BEDA835" w:rsidR="00475FCF" w:rsidRDefault="00283F5D">
      <w:pPr>
        <w:pStyle w:val="TOC3"/>
        <w:rPr>
          <w:rFonts w:asciiTheme="minorHAnsi" w:eastAsiaTheme="minorEastAsia" w:hAnsiTheme="minorHAnsi" w:cstheme="minorBidi"/>
          <w:noProof/>
          <w:szCs w:val="22"/>
          <w:lang w:eastAsia="en-ZA"/>
        </w:rPr>
      </w:pPr>
      <w:hyperlink w:anchor="_Toc74484222" w:history="1">
        <w:r w:rsidR="00475FCF" w:rsidRPr="00690603">
          <w:rPr>
            <w:rStyle w:val="Hyperlink"/>
            <w:noProof/>
          </w:rPr>
          <w:t>2.4.1</w:t>
        </w:r>
        <w:r w:rsidR="00475FCF">
          <w:rPr>
            <w:rFonts w:asciiTheme="minorHAnsi" w:eastAsiaTheme="minorEastAsia" w:hAnsiTheme="minorHAnsi" w:cstheme="minorBidi"/>
            <w:noProof/>
            <w:szCs w:val="22"/>
            <w:lang w:eastAsia="en-ZA"/>
          </w:rPr>
          <w:tab/>
        </w:r>
        <w:r w:rsidR="00475FCF" w:rsidRPr="00690603">
          <w:rPr>
            <w:rStyle w:val="Hyperlink"/>
            <w:noProof/>
          </w:rPr>
          <w:t>What is Ludology</w:t>
        </w:r>
        <w:r w:rsidR="00475FCF">
          <w:rPr>
            <w:noProof/>
            <w:webHidden/>
          </w:rPr>
          <w:tab/>
        </w:r>
        <w:r w:rsidR="00475FCF">
          <w:rPr>
            <w:noProof/>
            <w:webHidden/>
          </w:rPr>
          <w:fldChar w:fldCharType="begin"/>
        </w:r>
        <w:r w:rsidR="00475FCF">
          <w:rPr>
            <w:noProof/>
            <w:webHidden/>
          </w:rPr>
          <w:instrText xml:space="preserve"> PAGEREF _Toc74484222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649C70E6" w14:textId="182C4EBC" w:rsidR="00475FCF" w:rsidRDefault="00283F5D">
      <w:pPr>
        <w:pStyle w:val="TOC3"/>
        <w:rPr>
          <w:rFonts w:asciiTheme="minorHAnsi" w:eastAsiaTheme="minorEastAsia" w:hAnsiTheme="minorHAnsi" w:cstheme="minorBidi"/>
          <w:noProof/>
          <w:szCs w:val="22"/>
          <w:lang w:eastAsia="en-ZA"/>
        </w:rPr>
      </w:pPr>
      <w:hyperlink w:anchor="_Toc74484223" w:history="1">
        <w:r w:rsidR="00475FCF" w:rsidRPr="00690603">
          <w:rPr>
            <w:rStyle w:val="Hyperlink"/>
            <w:noProof/>
          </w:rPr>
          <w:t>2.4.2</w:t>
        </w:r>
        <w:r w:rsidR="00475FCF">
          <w:rPr>
            <w:rFonts w:asciiTheme="minorHAnsi" w:eastAsiaTheme="minorEastAsia" w:hAnsiTheme="minorHAnsi" w:cstheme="minorBidi"/>
            <w:noProof/>
            <w:szCs w:val="22"/>
            <w:lang w:eastAsia="en-ZA"/>
          </w:rPr>
          <w:tab/>
        </w:r>
        <w:r w:rsidR="00475FCF" w:rsidRPr="00690603">
          <w:rPr>
            <w:rStyle w:val="Hyperlink"/>
            <w:noProof/>
          </w:rPr>
          <w:t>Serious Games</w:t>
        </w:r>
        <w:r w:rsidR="00475FCF">
          <w:rPr>
            <w:noProof/>
            <w:webHidden/>
          </w:rPr>
          <w:tab/>
        </w:r>
        <w:r w:rsidR="00475FCF">
          <w:rPr>
            <w:noProof/>
            <w:webHidden/>
          </w:rPr>
          <w:fldChar w:fldCharType="begin"/>
        </w:r>
        <w:r w:rsidR="00475FCF">
          <w:rPr>
            <w:noProof/>
            <w:webHidden/>
          </w:rPr>
          <w:instrText xml:space="preserve"> PAGEREF _Toc74484223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60A424AF" w14:textId="70BE2D96" w:rsidR="00475FCF" w:rsidRDefault="00283F5D">
      <w:pPr>
        <w:pStyle w:val="TOC3"/>
        <w:rPr>
          <w:rFonts w:asciiTheme="minorHAnsi" w:eastAsiaTheme="minorEastAsia" w:hAnsiTheme="minorHAnsi" w:cstheme="minorBidi"/>
          <w:noProof/>
          <w:szCs w:val="22"/>
          <w:lang w:eastAsia="en-ZA"/>
        </w:rPr>
      </w:pPr>
      <w:hyperlink w:anchor="_Toc74484224" w:history="1">
        <w:r w:rsidR="00475FCF" w:rsidRPr="00690603">
          <w:rPr>
            <w:rStyle w:val="Hyperlink"/>
            <w:noProof/>
          </w:rPr>
          <w:t>2.4.3</w:t>
        </w:r>
        <w:r w:rsidR="00475FCF">
          <w:rPr>
            <w:rFonts w:asciiTheme="minorHAnsi" w:eastAsiaTheme="minorEastAsia" w:hAnsiTheme="minorHAnsi" w:cstheme="minorBidi"/>
            <w:noProof/>
            <w:szCs w:val="22"/>
            <w:lang w:eastAsia="en-ZA"/>
          </w:rPr>
          <w:tab/>
        </w:r>
        <w:r w:rsidR="00475FCF" w:rsidRPr="00690603">
          <w:rPr>
            <w:rStyle w:val="Hyperlink"/>
            <w:noProof/>
          </w:rPr>
          <w:t>Games as Simulation</w:t>
        </w:r>
        <w:r w:rsidR="00475FCF">
          <w:rPr>
            <w:noProof/>
            <w:webHidden/>
          </w:rPr>
          <w:tab/>
        </w:r>
        <w:r w:rsidR="00475FCF">
          <w:rPr>
            <w:noProof/>
            <w:webHidden/>
          </w:rPr>
          <w:fldChar w:fldCharType="begin"/>
        </w:r>
        <w:r w:rsidR="00475FCF">
          <w:rPr>
            <w:noProof/>
            <w:webHidden/>
          </w:rPr>
          <w:instrText xml:space="preserve"> PAGEREF _Toc74484224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14203474" w14:textId="36899543" w:rsidR="00475FCF" w:rsidRDefault="00283F5D">
      <w:pPr>
        <w:pStyle w:val="TOC2"/>
        <w:rPr>
          <w:rFonts w:asciiTheme="minorHAnsi" w:eastAsiaTheme="minorEastAsia" w:hAnsiTheme="minorHAnsi" w:cstheme="minorBidi"/>
          <w:b w:val="0"/>
          <w:noProof/>
          <w:szCs w:val="22"/>
          <w:lang w:eastAsia="en-ZA"/>
        </w:rPr>
      </w:pPr>
      <w:hyperlink w:anchor="_Toc74484225" w:history="1">
        <w:r w:rsidR="00475FCF" w:rsidRPr="00690603">
          <w:rPr>
            <w:rStyle w:val="Hyperlink"/>
            <w:noProof/>
          </w:rPr>
          <w:t>2.5</w:t>
        </w:r>
        <w:r w:rsidR="00475FCF">
          <w:rPr>
            <w:rFonts w:asciiTheme="minorHAnsi" w:eastAsiaTheme="minorEastAsia" w:hAnsiTheme="minorHAnsi" w:cstheme="minorBidi"/>
            <w:b w:val="0"/>
            <w:noProof/>
            <w:szCs w:val="22"/>
            <w:lang w:eastAsia="en-ZA"/>
          </w:rPr>
          <w:tab/>
        </w:r>
        <w:r w:rsidR="00475FCF" w:rsidRPr="00690603">
          <w:rPr>
            <w:rStyle w:val="Hyperlink"/>
            <w:noProof/>
          </w:rPr>
          <w:t>Gamification</w:t>
        </w:r>
        <w:r w:rsidR="00475FCF">
          <w:rPr>
            <w:noProof/>
            <w:webHidden/>
          </w:rPr>
          <w:tab/>
        </w:r>
        <w:r w:rsidR="00475FCF">
          <w:rPr>
            <w:noProof/>
            <w:webHidden/>
          </w:rPr>
          <w:fldChar w:fldCharType="begin"/>
        </w:r>
        <w:r w:rsidR="00475FCF">
          <w:rPr>
            <w:noProof/>
            <w:webHidden/>
          </w:rPr>
          <w:instrText xml:space="preserve"> PAGEREF _Toc74484225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328908AE" w14:textId="67C7ECF1" w:rsidR="00475FCF" w:rsidRDefault="00283F5D">
      <w:pPr>
        <w:pStyle w:val="TOC2"/>
        <w:rPr>
          <w:rFonts w:asciiTheme="minorHAnsi" w:eastAsiaTheme="minorEastAsia" w:hAnsiTheme="minorHAnsi" w:cstheme="minorBidi"/>
          <w:b w:val="0"/>
          <w:noProof/>
          <w:szCs w:val="22"/>
          <w:lang w:eastAsia="en-ZA"/>
        </w:rPr>
      </w:pPr>
      <w:hyperlink w:anchor="_Toc74484226" w:history="1">
        <w:r w:rsidR="00475FCF" w:rsidRPr="00690603">
          <w:rPr>
            <w:rStyle w:val="Hyperlink"/>
            <w:noProof/>
          </w:rPr>
          <w:t>2.6</w:t>
        </w:r>
        <w:r w:rsidR="00475FCF">
          <w:rPr>
            <w:rFonts w:asciiTheme="minorHAnsi" w:eastAsiaTheme="minorEastAsia" w:hAnsiTheme="minorHAnsi" w:cstheme="minorBidi"/>
            <w:b w:val="0"/>
            <w:noProof/>
            <w:szCs w:val="22"/>
            <w:lang w:eastAsia="en-ZA"/>
          </w:rPr>
          <w:tab/>
        </w:r>
        <w:r w:rsidR="00475FCF" w:rsidRPr="00690603">
          <w:rPr>
            <w:rStyle w:val="Hyperlink"/>
            <w:noProof/>
          </w:rPr>
          <w:t>Existing Gamified Teaching Systems and Educational Games</w:t>
        </w:r>
        <w:r w:rsidR="00475FCF">
          <w:rPr>
            <w:noProof/>
            <w:webHidden/>
          </w:rPr>
          <w:tab/>
        </w:r>
        <w:r w:rsidR="00475FCF">
          <w:rPr>
            <w:noProof/>
            <w:webHidden/>
          </w:rPr>
          <w:fldChar w:fldCharType="begin"/>
        </w:r>
        <w:r w:rsidR="00475FCF">
          <w:rPr>
            <w:noProof/>
            <w:webHidden/>
          </w:rPr>
          <w:instrText xml:space="preserve"> PAGEREF _Toc74484226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4E1EBA13" w14:textId="6D41CCC7" w:rsidR="00475FCF" w:rsidRDefault="00283F5D">
      <w:pPr>
        <w:pStyle w:val="TOC2"/>
        <w:rPr>
          <w:rFonts w:asciiTheme="minorHAnsi" w:eastAsiaTheme="minorEastAsia" w:hAnsiTheme="minorHAnsi" w:cstheme="minorBidi"/>
          <w:b w:val="0"/>
          <w:noProof/>
          <w:szCs w:val="22"/>
          <w:lang w:eastAsia="en-ZA"/>
        </w:rPr>
      </w:pPr>
      <w:hyperlink w:anchor="_Toc74484227" w:history="1">
        <w:r w:rsidR="00475FCF" w:rsidRPr="00690603">
          <w:rPr>
            <w:rStyle w:val="Hyperlink"/>
            <w:noProof/>
          </w:rPr>
          <w:t>2.7</w:t>
        </w:r>
        <w:r w:rsidR="00475FCF">
          <w:rPr>
            <w:rFonts w:asciiTheme="minorHAnsi" w:eastAsiaTheme="minorEastAsia" w:hAnsiTheme="minorHAnsi" w:cstheme="minorBidi"/>
            <w:b w:val="0"/>
            <w:noProof/>
            <w:szCs w:val="22"/>
            <w:lang w:eastAsia="en-ZA"/>
          </w:rPr>
          <w:tab/>
        </w:r>
        <w:r w:rsidR="00475FCF" w:rsidRPr="00690603">
          <w:rPr>
            <w:rStyle w:val="Hyperlink"/>
            <w:noProof/>
          </w:rPr>
          <w:t>Potential Issues and Effects of Game-Based Learning</w:t>
        </w:r>
        <w:r w:rsidR="00475FCF">
          <w:rPr>
            <w:noProof/>
            <w:webHidden/>
          </w:rPr>
          <w:tab/>
        </w:r>
        <w:r w:rsidR="00475FCF">
          <w:rPr>
            <w:noProof/>
            <w:webHidden/>
          </w:rPr>
          <w:fldChar w:fldCharType="begin"/>
        </w:r>
        <w:r w:rsidR="00475FCF">
          <w:rPr>
            <w:noProof/>
            <w:webHidden/>
          </w:rPr>
          <w:instrText xml:space="preserve"> PAGEREF _Toc74484227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0BD553F5" w14:textId="62B82B8F" w:rsidR="00475FCF" w:rsidRDefault="00283F5D">
      <w:pPr>
        <w:pStyle w:val="TOC2"/>
        <w:rPr>
          <w:rFonts w:asciiTheme="minorHAnsi" w:eastAsiaTheme="minorEastAsia" w:hAnsiTheme="minorHAnsi" w:cstheme="minorBidi"/>
          <w:b w:val="0"/>
          <w:noProof/>
          <w:szCs w:val="22"/>
          <w:lang w:eastAsia="en-ZA"/>
        </w:rPr>
      </w:pPr>
      <w:hyperlink w:anchor="_Toc74484228" w:history="1">
        <w:r w:rsidR="00475FCF" w:rsidRPr="00690603">
          <w:rPr>
            <w:rStyle w:val="Hyperlink"/>
            <w:noProof/>
          </w:rPr>
          <w:t>2.8</w:t>
        </w:r>
        <w:r w:rsidR="00475FCF">
          <w:rPr>
            <w:rFonts w:asciiTheme="minorHAnsi" w:eastAsiaTheme="minorEastAsia" w:hAnsiTheme="minorHAnsi" w:cstheme="minorBidi"/>
            <w:b w:val="0"/>
            <w:noProof/>
            <w:szCs w:val="22"/>
            <w:lang w:eastAsia="en-ZA"/>
          </w:rPr>
          <w:tab/>
        </w:r>
        <w:r w:rsidR="00475FCF" w:rsidRPr="00690603">
          <w:rPr>
            <w:rStyle w:val="Hyperlink"/>
            <w:noProof/>
          </w:rPr>
          <w:t>Conclusion/Summary</w:t>
        </w:r>
        <w:r w:rsidR="00475FCF">
          <w:rPr>
            <w:noProof/>
            <w:webHidden/>
          </w:rPr>
          <w:tab/>
        </w:r>
        <w:r w:rsidR="00475FCF">
          <w:rPr>
            <w:noProof/>
            <w:webHidden/>
          </w:rPr>
          <w:fldChar w:fldCharType="begin"/>
        </w:r>
        <w:r w:rsidR="00475FCF">
          <w:rPr>
            <w:noProof/>
            <w:webHidden/>
          </w:rPr>
          <w:instrText xml:space="preserve"> PAGEREF _Toc74484228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12028472" w14:textId="1D6A7A95" w:rsidR="00475FCF" w:rsidRDefault="00283F5D">
      <w:pPr>
        <w:pStyle w:val="TOC9"/>
        <w:rPr>
          <w:rFonts w:asciiTheme="minorHAnsi" w:eastAsiaTheme="minorEastAsia" w:hAnsiTheme="minorHAnsi" w:cstheme="minorBidi"/>
          <w:b w:val="0"/>
          <w:caps w:val="0"/>
          <w:noProof/>
          <w:szCs w:val="22"/>
          <w:lang w:eastAsia="en-ZA"/>
        </w:rPr>
      </w:pPr>
      <w:hyperlink w:anchor="_Toc74484229" w:history="1">
        <w:r w:rsidR="00475FCF" w:rsidRPr="00690603">
          <w:rPr>
            <w:rStyle w:val="Hyperlink"/>
            <w:noProof/>
          </w:rPr>
          <w:t>Reference List</w:t>
        </w:r>
        <w:r w:rsidR="00475FCF">
          <w:rPr>
            <w:noProof/>
            <w:webHidden/>
          </w:rPr>
          <w:tab/>
        </w:r>
        <w:r w:rsidR="00475FCF">
          <w:rPr>
            <w:noProof/>
            <w:webHidden/>
          </w:rPr>
          <w:fldChar w:fldCharType="begin"/>
        </w:r>
        <w:r w:rsidR="00475FCF">
          <w:rPr>
            <w:noProof/>
            <w:webHidden/>
          </w:rPr>
          <w:instrText xml:space="preserve"> PAGEREF _Toc74484229 \h </w:instrText>
        </w:r>
        <w:r w:rsidR="00475FCF">
          <w:rPr>
            <w:noProof/>
            <w:webHidden/>
          </w:rPr>
        </w:r>
        <w:r w:rsidR="00475FCF">
          <w:rPr>
            <w:noProof/>
            <w:webHidden/>
          </w:rPr>
          <w:fldChar w:fldCharType="separate"/>
        </w:r>
        <w:r w:rsidR="00016542">
          <w:rPr>
            <w:noProof/>
            <w:webHidden/>
          </w:rPr>
          <w:t>1</w:t>
        </w:r>
        <w:r w:rsidR="00475FCF">
          <w:rPr>
            <w:noProof/>
            <w:webHidden/>
          </w:rPr>
          <w:fldChar w:fldCharType="end"/>
        </w:r>
      </w:hyperlink>
    </w:p>
    <w:p w14:paraId="639EA1B0" w14:textId="17702814" w:rsidR="00AF6698" w:rsidRPr="005F73C6" w:rsidRDefault="00DC33BA" w:rsidP="0014696A">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484205"/>
      <w:r w:rsidRPr="005F73C6">
        <w:lastRenderedPageBreak/>
        <w:t>List of Figures</w:t>
      </w:r>
      <w:bookmarkEnd w:id="1"/>
      <w:r w:rsidR="000A2712" w:rsidRPr="005F73C6">
        <w:t xml:space="preserve"> </w:t>
      </w:r>
    </w:p>
    <w:p w14:paraId="03B538F3" w14:textId="5E75E951" w:rsidR="00A11E65"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98721" w:history="1">
        <w:r w:rsidR="00A11E65" w:rsidRPr="003859C8">
          <w:rPr>
            <w:rStyle w:val="Hyperlink"/>
          </w:rPr>
          <w:t>Figure 1: Example of an Educational Game (Quest Atlantis)</w:t>
        </w:r>
        <w:r w:rsidR="00A11E65">
          <w:rPr>
            <w:webHidden/>
          </w:rPr>
          <w:tab/>
        </w:r>
        <w:r w:rsidR="00A11E65">
          <w:rPr>
            <w:webHidden/>
          </w:rPr>
          <w:fldChar w:fldCharType="begin"/>
        </w:r>
        <w:r w:rsidR="00A11E65">
          <w:rPr>
            <w:webHidden/>
          </w:rPr>
          <w:instrText xml:space="preserve"> PAGEREF _Toc74498721 \h </w:instrText>
        </w:r>
        <w:r w:rsidR="00A11E65">
          <w:rPr>
            <w:webHidden/>
          </w:rPr>
        </w:r>
        <w:r w:rsidR="00A11E65">
          <w:rPr>
            <w:webHidden/>
          </w:rPr>
          <w:fldChar w:fldCharType="separate"/>
        </w:r>
        <w:r w:rsidR="00A11E65">
          <w:rPr>
            <w:webHidden/>
          </w:rPr>
          <w:t>2</w:t>
        </w:r>
        <w:r w:rsidR="00A11E65">
          <w:rPr>
            <w:webHidden/>
          </w:rPr>
          <w:fldChar w:fldCharType="end"/>
        </w:r>
      </w:hyperlink>
    </w:p>
    <w:p w14:paraId="5A566617" w14:textId="1C31AB8E" w:rsidR="00A11E65" w:rsidRDefault="00A11E65">
      <w:pPr>
        <w:pStyle w:val="TableofFigures"/>
        <w:rPr>
          <w:rFonts w:asciiTheme="minorHAnsi" w:eastAsiaTheme="minorEastAsia" w:hAnsiTheme="minorHAnsi" w:cstheme="minorBidi"/>
          <w:szCs w:val="22"/>
          <w:lang w:eastAsia="en-ZA"/>
        </w:rPr>
      </w:pPr>
      <w:hyperlink w:anchor="_Toc74498722" w:history="1">
        <w:r w:rsidRPr="003859C8">
          <w:rPr>
            <w:rStyle w:val="Hyperlink"/>
          </w:rPr>
          <w:t>Figure 2: Example Frame from the SETA gamified training system (Dincelli &amp; Chengalur-Smith, 2020)</w:t>
        </w:r>
        <w:r>
          <w:rPr>
            <w:webHidden/>
          </w:rPr>
          <w:tab/>
        </w:r>
        <w:r>
          <w:rPr>
            <w:webHidden/>
          </w:rPr>
          <w:fldChar w:fldCharType="begin"/>
        </w:r>
        <w:r>
          <w:rPr>
            <w:webHidden/>
          </w:rPr>
          <w:instrText xml:space="preserve"> PAGEREF _Toc74498722 \h </w:instrText>
        </w:r>
        <w:r>
          <w:rPr>
            <w:webHidden/>
          </w:rPr>
        </w:r>
        <w:r>
          <w:rPr>
            <w:webHidden/>
          </w:rPr>
          <w:fldChar w:fldCharType="separate"/>
        </w:r>
        <w:r>
          <w:rPr>
            <w:webHidden/>
          </w:rPr>
          <w:t>16</w:t>
        </w:r>
        <w:r>
          <w:rPr>
            <w:webHidden/>
          </w:rPr>
          <w:fldChar w:fldCharType="end"/>
        </w:r>
      </w:hyperlink>
    </w:p>
    <w:p w14:paraId="3F9779D1" w14:textId="462DEF22" w:rsidR="00A11E65" w:rsidRDefault="00A11E65">
      <w:pPr>
        <w:pStyle w:val="TableofFigures"/>
        <w:rPr>
          <w:rFonts w:asciiTheme="minorHAnsi" w:eastAsiaTheme="minorEastAsia" w:hAnsiTheme="minorHAnsi" w:cstheme="minorBidi"/>
          <w:szCs w:val="22"/>
          <w:lang w:eastAsia="en-ZA"/>
        </w:rPr>
      </w:pPr>
      <w:hyperlink w:anchor="_Toc74498723" w:history="1">
        <w:r w:rsidRPr="003859C8">
          <w:rPr>
            <w:rStyle w:val="Hyperlink"/>
          </w:rPr>
          <w:t>Figure 3: A screenshot from Discover Babylon</w:t>
        </w:r>
        <w:r>
          <w:rPr>
            <w:webHidden/>
          </w:rPr>
          <w:tab/>
        </w:r>
        <w:r>
          <w:rPr>
            <w:webHidden/>
          </w:rPr>
          <w:fldChar w:fldCharType="begin"/>
        </w:r>
        <w:r>
          <w:rPr>
            <w:webHidden/>
          </w:rPr>
          <w:instrText xml:space="preserve"> PAGEREF _Toc74498723 \h </w:instrText>
        </w:r>
        <w:r>
          <w:rPr>
            <w:webHidden/>
          </w:rPr>
        </w:r>
        <w:r>
          <w:rPr>
            <w:webHidden/>
          </w:rPr>
          <w:fldChar w:fldCharType="separate"/>
        </w:r>
        <w:r>
          <w:rPr>
            <w:webHidden/>
          </w:rPr>
          <w:t>17</w:t>
        </w:r>
        <w:r>
          <w:rPr>
            <w:webHidden/>
          </w:rPr>
          <w:fldChar w:fldCharType="end"/>
        </w:r>
      </w:hyperlink>
    </w:p>
    <w:p w14:paraId="31290B43" w14:textId="648730A9" w:rsidR="00A11E65" w:rsidRDefault="00A11E65">
      <w:pPr>
        <w:pStyle w:val="TableofFigures"/>
        <w:rPr>
          <w:rFonts w:asciiTheme="minorHAnsi" w:eastAsiaTheme="minorEastAsia" w:hAnsiTheme="minorHAnsi" w:cstheme="minorBidi"/>
          <w:szCs w:val="22"/>
          <w:lang w:eastAsia="en-ZA"/>
        </w:rPr>
      </w:pPr>
      <w:hyperlink w:anchor="_Toc74498724" w:history="1">
        <w:r w:rsidRPr="003859C8">
          <w:rPr>
            <w:rStyle w:val="Hyperlink"/>
          </w:rPr>
          <w:t>Figure 4: A Wolf Den Minigame for Testing Water Samples (taken from (Annetta, 2008))</w:t>
        </w:r>
        <w:r>
          <w:rPr>
            <w:webHidden/>
          </w:rPr>
          <w:tab/>
        </w:r>
        <w:r>
          <w:rPr>
            <w:webHidden/>
          </w:rPr>
          <w:fldChar w:fldCharType="begin"/>
        </w:r>
        <w:r>
          <w:rPr>
            <w:webHidden/>
          </w:rPr>
          <w:instrText xml:space="preserve"> PAGEREF _Toc74498724 \h </w:instrText>
        </w:r>
        <w:r>
          <w:rPr>
            <w:webHidden/>
          </w:rPr>
        </w:r>
        <w:r>
          <w:rPr>
            <w:webHidden/>
          </w:rPr>
          <w:fldChar w:fldCharType="separate"/>
        </w:r>
        <w:r>
          <w:rPr>
            <w:webHidden/>
          </w:rPr>
          <w:t>18</w:t>
        </w:r>
        <w:r>
          <w:rPr>
            <w:webHidden/>
          </w:rPr>
          <w:fldChar w:fldCharType="end"/>
        </w:r>
      </w:hyperlink>
    </w:p>
    <w:p w14:paraId="0EA1D5FF" w14:textId="6C9742AB" w:rsidR="00A11E65" w:rsidRDefault="00A11E65">
      <w:pPr>
        <w:pStyle w:val="TableofFigures"/>
        <w:rPr>
          <w:rFonts w:asciiTheme="minorHAnsi" w:eastAsiaTheme="minorEastAsia" w:hAnsiTheme="minorHAnsi" w:cstheme="minorBidi"/>
          <w:szCs w:val="22"/>
          <w:lang w:eastAsia="en-ZA"/>
        </w:rPr>
      </w:pPr>
      <w:hyperlink w:anchor="_Toc74498725" w:history="1">
        <w:r w:rsidRPr="003859C8">
          <w:rPr>
            <w:rStyle w:val="Hyperlink"/>
          </w:rPr>
          <w:t>Figure 5: Example Images Used in The Study (Gomez et al., 2019)</w:t>
        </w:r>
        <w:r>
          <w:rPr>
            <w:webHidden/>
          </w:rPr>
          <w:tab/>
        </w:r>
        <w:r>
          <w:rPr>
            <w:webHidden/>
          </w:rPr>
          <w:fldChar w:fldCharType="begin"/>
        </w:r>
        <w:r>
          <w:rPr>
            <w:webHidden/>
          </w:rPr>
          <w:instrText xml:space="preserve"> PAGEREF _Toc74498725 \h </w:instrText>
        </w:r>
        <w:r>
          <w:rPr>
            <w:webHidden/>
          </w:rPr>
        </w:r>
        <w:r>
          <w:rPr>
            <w:webHidden/>
          </w:rPr>
          <w:fldChar w:fldCharType="separate"/>
        </w:r>
        <w:r>
          <w:rPr>
            <w:webHidden/>
          </w:rPr>
          <w:t>20</w:t>
        </w:r>
        <w:r>
          <w:rPr>
            <w:webHidden/>
          </w:rPr>
          <w:fldChar w:fldCharType="end"/>
        </w:r>
      </w:hyperlink>
    </w:p>
    <w:p w14:paraId="7367B88B" w14:textId="1E96367E" w:rsidR="007340D7" w:rsidRPr="005F73C6" w:rsidRDefault="00DC33BA" w:rsidP="00447CBB">
      <w:pPr>
        <w:pStyle w:val="Heading0"/>
        <w:spacing w:after="0"/>
      </w:pPr>
      <w:r w:rsidRPr="005F73C6">
        <w:fldChar w:fldCharType="end"/>
      </w:r>
    </w:p>
    <w:p w14:paraId="6D1FACD9" w14:textId="77777777" w:rsidR="00AF6698" w:rsidRPr="005F73C6" w:rsidRDefault="007340D7" w:rsidP="00447CBB">
      <w:pPr>
        <w:pStyle w:val="Chapter"/>
        <w:spacing w:after="0"/>
      </w:pPr>
      <w:bookmarkStart w:id="2" w:name="_Toc74484206"/>
      <w:r w:rsidRPr="005F73C6">
        <w:t>List of Tables</w:t>
      </w:r>
      <w:bookmarkEnd w:id="2"/>
    </w:p>
    <w:p w14:paraId="4679D591" w14:textId="4CC7C8A4" w:rsidR="00A11E65"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98726" w:history="1">
        <w:r w:rsidR="00A11E65" w:rsidRPr="00FE3466">
          <w:rPr>
            <w:rStyle w:val="Hyperlink"/>
          </w:rPr>
          <w:t>Table 1: Organisational Needs Between the Industrial and Information Ages - Adapted from Reigeluth (1996)</w:t>
        </w:r>
        <w:r w:rsidR="00A11E65">
          <w:rPr>
            <w:webHidden/>
          </w:rPr>
          <w:tab/>
        </w:r>
        <w:r w:rsidR="00A11E65">
          <w:rPr>
            <w:webHidden/>
          </w:rPr>
          <w:fldChar w:fldCharType="begin"/>
        </w:r>
        <w:r w:rsidR="00A11E65">
          <w:rPr>
            <w:webHidden/>
          </w:rPr>
          <w:instrText xml:space="preserve"> PAGEREF _Toc74498726 \h </w:instrText>
        </w:r>
        <w:r w:rsidR="00A11E65">
          <w:rPr>
            <w:webHidden/>
          </w:rPr>
        </w:r>
        <w:r w:rsidR="00A11E65">
          <w:rPr>
            <w:webHidden/>
          </w:rPr>
          <w:fldChar w:fldCharType="separate"/>
        </w:r>
        <w:r w:rsidR="00A11E65">
          <w:rPr>
            <w:webHidden/>
          </w:rPr>
          <w:t>5</w:t>
        </w:r>
        <w:r w:rsidR="00A11E65">
          <w:rPr>
            <w:webHidden/>
          </w:rPr>
          <w:fldChar w:fldCharType="end"/>
        </w:r>
      </w:hyperlink>
    </w:p>
    <w:p w14:paraId="4B02F284" w14:textId="3A15FD30" w:rsidR="00A11E65" w:rsidRDefault="00A11E65">
      <w:pPr>
        <w:pStyle w:val="TableofFigures"/>
        <w:rPr>
          <w:rFonts w:asciiTheme="minorHAnsi" w:eastAsiaTheme="minorEastAsia" w:hAnsiTheme="minorHAnsi" w:cstheme="minorBidi"/>
          <w:szCs w:val="22"/>
          <w:lang w:eastAsia="en-ZA"/>
        </w:rPr>
      </w:pPr>
      <w:hyperlink w:anchor="_Toc74498727" w:history="1">
        <w:r w:rsidRPr="00FE3466">
          <w:rPr>
            <w:rStyle w:val="Hyperlink"/>
          </w:rPr>
          <w:t>Table 2: List of Several Learning Methods and Their Strengths - Adapted from (Moleda, 1995, as cited in Reigeluth, 1996)</w:t>
        </w:r>
        <w:r>
          <w:rPr>
            <w:webHidden/>
          </w:rPr>
          <w:tab/>
        </w:r>
        <w:r>
          <w:rPr>
            <w:webHidden/>
          </w:rPr>
          <w:fldChar w:fldCharType="begin"/>
        </w:r>
        <w:r>
          <w:rPr>
            <w:webHidden/>
          </w:rPr>
          <w:instrText xml:space="preserve"> PAGEREF _Toc74498727 \h </w:instrText>
        </w:r>
        <w:r>
          <w:rPr>
            <w:webHidden/>
          </w:rPr>
        </w:r>
        <w:r>
          <w:rPr>
            <w:webHidden/>
          </w:rPr>
          <w:fldChar w:fldCharType="separate"/>
        </w:r>
        <w:r>
          <w:rPr>
            <w:webHidden/>
          </w:rPr>
          <w:t>8</w:t>
        </w:r>
        <w:r>
          <w:rPr>
            <w:webHidden/>
          </w:rPr>
          <w:fldChar w:fldCharType="end"/>
        </w:r>
      </w:hyperlink>
    </w:p>
    <w:p w14:paraId="4B1E9FCC" w14:textId="39E7C046" w:rsidR="00A11E65" w:rsidRDefault="00A11E65">
      <w:pPr>
        <w:pStyle w:val="TableofFigures"/>
        <w:rPr>
          <w:rFonts w:asciiTheme="minorHAnsi" w:eastAsiaTheme="minorEastAsia" w:hAnsiTheme="minorHAnsi" w:cstheme="minorBidi"/>
          <w:szCs w:val="22"/>
          <w:lang w:eastAsia="en-ZA"/>
        </w:rPr>
      </w:pPr>
      <w:hyperlink w:anchor="_Toc74498728" w:history="1">
        <w:r w:rsidRPr="00FE3466">
          <w:rPr>
            <w:rStyle w:val="Hyperlink"/>
          </w:rPr>
          <w:t>Table 3: Summary of Merrill's First Principles of Instruction</w:t>
        </w:r>
        <w:r>
          <w:rPr>
            <w:webHidden/>
          </w:rPr>
          <w:tab/>
        </w:r>
        <w:r>
          <w:rPr>
            <w:webHidden/>
          </w:rPr>
          <w:fldChar w:fldCharType="begin"/>
        </w:r>
        <w:r>
          <w:rPr>
            <w:webHidden/>
          </w:rPr>
          <w:instrText xml:space="preserve"> PAGEREF _Toc74498728 \h </w:instrText>
        </w:r>
        <w:r>
          <w:rPr>
            <w:webHidden/>
          </w:rPr>
        </w:r>
        <w:r>
          <w:rPr>
            <w:webHidden/>
          </w:rPr>
          <w:fldChar w:fldCharType="separate"/>
        </w:r>
        <w:r>
          <w:rPr>
            <w:webHidden/>
          </w:rPr>
          <w:t>10</w:t>
        </w:r>
        <w:r>
          <w:rPr>
            <w:webHidden/>
          </w:rPr>
          <w:fldChar w:fldCharType="end"/>
        </w:r>
      </w:hyperlink>
    </w:p>
    <w:p w14:paraId="67225D56" w14:textId="2B646B6C"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74484207"/>
      <w:bookmarkStart w:id="4" w:name="_Toc322953587"/>
      <w:r w:rsidRPr="005F73C6">
        <w:lastRenderedPageBreak/>
        <w:t>Chapter 1</w:t>
      </w:r>
      <w:r w:rsidR="00FD7B28" w:rsidRPr="005F73C6">
        <w:t>: Introduction</w:t>
      </w:r>
      <w:bookmarkEnd w:id="3"/>
    </w:p>
    <w:bookmarkEnd w:id="4"/>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Start w:id="27" w:name="_Toc74484208"/>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3F2CE494" w14:textId="77777777" w:rsidR="00AA4400" w:rsidRPr="005F73C6" w:rsidRDefault="00AA4400" w:rsidP="00D061EA">
      <w:pPr>
        <w:pStyle w:val="Heading2"/>
        <w:spacing w:before="0" w:after="0"/>
      </w:pPr>
      <w:bookmarkStart w:id="28" w:name="_Toc74484209"/>
      <w:bookmarkStart w:id="29" w:name="_Toc349293625"/>
      <w:bookmarkStart w:id="30" w:name="_Toc349545915"/>
      <w:r w:rsidRPr="005F73C6">
        <w:t>Project Description</w:t>
      </w:r>
      <w:bookmarkEnd w:id="28"/>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1" w:name="_Toc74484210"/>
      <w:r w:rsidRPr="005F73C6">
        <w:t xml:space="preserve">Project </w:t>
      </w:r>
      <w:r w:rsidR="00CB2D13" w:rsidRPr="005F73C6">
        <w:t>Contents</w:t>
      </w:r>
      <w:bookmarkEnd w:id="31"/>
    </w:p>
    <w:p w14:paraId="76F52333" w14:textId="77777777" w:rsidR="00B66DC5" w:rsidRPr="005F73C6" w:rsidRDefault="0085447C" w:rsidP="00440587">
      <w:pPr>
        <w:pStyle w:val="Heading3"/>
        <w:spacing w:before="0" w:after="0"/>
      </w:pPr>
      <w:bookmarkStart w:id="32" w:name="_Toc74484211"/>
      <w:r w:rsidRPr="005F73C6">
        <w:t>Problem Description and Background</w:t>
      </w:r>
      <w:bookmarkEnd w:id="32"/>
    </w:p>
    <w:p w14:paraId="35544ADF" w14:textId="437EAFF1"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380EE4">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1BDA22B9"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1A66F908"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380EE4">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eastAsia="en-ZA"/>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73F6FACC" w:rsidR="0048627B" w:rsidRPr="00016542" w:rsidRDefault="0048627B" w:rsidP="00E4754C">
      <w:pPr>
        <w:pStyle w:val="Caption"/>
        <w:spacing w:after="0" w:line="360" w:lineRule="auto"/>
        <w:jc w:val="center"/>
        <w:rPr>
          <w:rFonts w:cs="Arial"/>
          <w:color w:val="000000" w:themeColor="text1"/>
          <w:sz w:val="20"/>
        </w:rPr>
      </w:pPr>
      <w:bookmarkStart w:id="33" w:name="_Toc74498721"/>
      <w:r w:rsidRPr="00016542">
        <w:rPr>
          <w:color w:val="000000" w:themeColor="text1"/>
          <w:sz w:val="20"/>
        </w:rPr>
        <w:t xml:space="preserve">Figure </w:t>
      </w:r>
      <w:r w:rsidRPr="00016542">
        <w:rPr>
          <w:color w:val="000000" w:themeColor="text1"/>
          <w:sz w:val="20"/>
        </w:rPr>
        <w:fldChar w:fldCharType="begin"/>
      </w:r>
      <w:r w:rsidRPr="00016542">
        <w:rPr>
          <w:color w:val="000000" w:themeColor="text1"/>
          <w:sz w:val="20"/>
        </w:rPr>
        <w:instrText xml:space="preserve"> SEQ Figure \* ARABIC </w:instrText>
      </w:r>
      <w:r w:rsidRPr="00016542">
        <w:rPr>
          <w:color w:val="000000" w:themeColor="text1"/>
          <w:sz w:val="20"/>
        </w:rPr>
        <w:fldChar w:fldCharType="separate"/>
      </w:r>
      <w:r w:rsidR="00D41583">
        <w:rPr>
          <w:noProof/>
          <w:color w:val="000000" w:themeColor="text1"/>
          <w:sz w:val="20"/>
        </w:rPr>
        <w:t>1</w:t>
      </w:r>
      <w:r w:rsidRPr="00016542">
        <w:rPr>
          <w:color w:val="000000" w:themeColor="text1"/>
          <w:sz w:val="20"/>
        </w:rPr>
        <w:fldChar w:fldCharType="end"/>
      </w:r>
      <w:r w:rsidRPr="00016542">
        <w:rPr>
          <w:color w:val="000000" w:themeColor="text1"/>
          <w:sz w:val="20"/>
        </w:rPr>
        <w:t>: Example of an Educational Game</w:t>
      </w:r>
      <w:r w:rsidR="00E4754C" w:rsidRPr="00016542">
        <w:rPr>
          <w:color w:val="000000" w:themeColor="text1"/>
          <w:sz w:val="20"/>
        </w:rPr>
        <w:t xml:space="preserve"> (Quest Atlantis)</w:t>
      </w:r>
      <w:bookmarkEnd w:id="33"/>
    </w:p>
    <w:p w14:paraId="607F9C3F" w14:textId="77777777" w:rsidR="0048627B" w:rsidRPr="005F73C6" w:rsidRDefault="0048627B" w:rsidP="0048627B">
      <w:pPr>
        <w:spacing w:after="0"/>
        <w:rPr>
          <w:rFonts w:cs="Arial"/>
        </w:rPr>
      </w:pPr>
    </w:p>
    <w:p w14:paraId="1A9A0809" w14:textId="4081B10B"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380EE4">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5D6C881F"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380EE4">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380EE4">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4" w:name="_Toc74484212"/>
      <w:r w:rsidRPr="005F73C6">
        <w:t>Aims and Objectives of Project</w:t>
      </w:r>
      <w:bookmarkEnd w:id="34"/>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14:paraId="3562CFB3" w14:textId="77777777"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14:paraId="2AC6D65A" w14:textId="77777777"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14:paraId="291A09BF" w14:textId="77777777"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14:paraId="66F4B010" w14:textId="77777777"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5" w:name="_Toc74484213"/>
      <w:r w:rsidRPr="005F73C6">
        <w:lastRenderedPageBreak/>
        <w:t>Chapter 2: Literature Review</w:t>
      </w:r>
      <w:bookmarkEnd w:id="35"/>
    </w:p>
    <w:p w14:paraId="162DF150" w14:textId="77777777" w:rsidR="00B9500D" w:rsidRPr="005F73C6" w:rsidRDefault="00B9500D" w:rsidP="009A2B24">
      <w:pPr>
        <w:pStyle w:val="Heading1"/>
        <w:spacing w:before="0" w:after="0"/>
        <w:jc w:val="both"/>
      </w:pPr>
      <w:r w:rsidRPr="005F73C6">
        <w:t>Chapter 2: Literature Review</w:t>
      </w:r>
      <w:bookmarkStart w:id="36" w:name="_Toc74403073"/>
      <w:bookmarkStart w:id="37" w:name="_Toc74421556"/>
      <w:bookmarkStart w:id="38" w:name="_Toc74484214"/>
      <w:bookmarkEnd w:id="36"/>
      <w:bookmarkEnd w:id="37"/>
      <w:bookmarkEnd w:id="38"/>
    </w:p>
    <w:p w14:paraId="7B8F5A62" w14:textId="77777777" w:rsidR="00B9500D" w:rsidRPr="005F73C6" w:rsidRDefault="00B9500D" w:rsidP="009A2B24">
      <w:pPr>
        <w:pStyle w:val="Heading2"/>
        <w:spacing w:before="0" w:after="0"/>
        <w:jc w:val="both"/>
      </w:pPr>
      <w:bookmarkStart w:id="39" w:name="_Toc74484215"/>
      <w:r w:rsidRPr="005F73C6">
        <w:t>Introduction</w:t>
      </w:r>
      <w:bookmarkEnd w:id="39"/>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40" w:name="_Toc74484216"/>
      <w:r w:rsidRPr="005F73C6">
        <w:t>An Issue with Instructional Education</w:t>
      </w:r>
      <w:bookmarkEnd w:id="40"/>
    </w:p>
    <w:p w14:paraId="3057FD8F" w14:textId="661B859C"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1FF27F0C"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0EE4">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0EE4">
        <w:rPr>
          <w:rFonts w:cs="Arial"/>
          <w:noProof/>
        </w:rPr>
        <w:t>(Gibson et al.,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57C50D8B" w14:textId="1488F2E1" w:rsidR="00240B86" w:rsidRDefault="00240B86" w:rsidP="009A2B24">
      <w:pPr>
        <w:spacing w:after="0"/>
        <w:rPr>
          <w:rFonts w:cs="Arial"/>
        </w:rPr>
      </w:pPr>
    </w:p>
    <w:p w14:paraId="64DA6A31" w14:textId="24305B4E" w:rsidR="00016542" w:rsidRDefault="00016542" w:rsidP="009A2B24">
      <w:pPr>
        <w:spacing w:after="0"/>
        <w:rPr>
          <w:rFonts w:cs="Arial"/>
        </w:rPr>
      </w:pPr>
    </w:p>
    <w:p w14:paraId="6E2B81A5" w14:textId="77777777" w:rsidR="00016542" w:rsidRDefault="00016542" w:rsidP="009A2B24">
      <w:pPr>
        <w:spacing w:after="0"/>
        <w:rPr>
          <w:rFonts w:cs="Arial"/>
        </w:rPr>
      </w:pPr>
    </w:p>
    <w:p w14:paraId="0F180D4B" w14:textId="596D36B7" w:rsidR="002334E7" w:rsidRPr="00016542" w:rsidRDefault="002334E7" w:rsidP="002334E7">
      <w:pPr>
        <w:pStyle w:val="Caption"/>
        <w:spacing w:after="0" w:line="360" w:lineRule="auto"/>
        <w:rPr>
          <w:rFonts w:cs="Arial"/>
          <w:color w:val="auto"/>
          <w:sz w:val="20"/>
        </w:rPr>
      </w:pPr>
      <w:bookmarkStart w:id="41" w:name="_Toc74498726"/>
      <w:r w:rsidRPr="00016542">
        <w:rPr>
          <w:color w:val="auto"/>
          <w:sz w:val="20"/>
        </w:rPr>
        <w:lastRenderedPageBreak/>
        <w:t xml:space="preserve">Table </w:t>
      </w:r>
      <w:r w:rsidRPr="00016542">
        <w:rPr>
          <w:color w:val="auto"/>
          <w:sz w:val="20"/>
        </w:rPr>
        <w:fldChar w:fldCharType="begin"/>
      </w:r>
      <w:r w:rsidRPr="00016542">
        <w:rPr>
          <w:color w:val="auto"/>
          <w:sz w:val="20"/>
        </w:rPr>
        <w:instrText xml:space="preserve"> SEQ Table \* ARABIC </w:instrText>
      </w:r>
      <w:r w:rsidRPr="00016542">
        <w:rPr>
          <w:color w:val="auto"/>
          <w:sz w:val="20"/>
        </w:rPr>
        <w:fldChar w:fldCharType="separate"/>
      </w:r>
      <w:r w:rsidR="00016542" w:rsidRPr="00016542">
        <w:rPr>
          <w:noProof/>
          <w:color w:val="auto"/>
          <w:sz w:val="20"/>
        </w:rPr>
        <w:t>1</w:t>
      </w:r>
      <w:r w:rsidRPr="00016542">
        <w:rPr>
          <w:color w:val="auto"/>
          <w:sz w:val="20"/>
        </w:rPr>
        <w:fldChar w:fldCharType="end"/>
      </w:r>
      <w:r w:rsidRPr="00016542">
        <w:rPr>
          <w:color w:val="auto"/>
          <w:sz w:val="20"/>
        </w:rPr>
        <w:t>: Organisational Needs Between the Industrial and Information Ages - Adapted from Reigeluth (1996)</w:t>
      </w:r>
      <w:bookmarkEnd w:id="41"/>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420770B3"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3A81CC04" w:rsidR="00B9500D" w:rsidRPr="005F73C6" w:rsidRDefault="00B9500D" w:rsidP="009D7EE2">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380EE4">
        <w:rPr>
          <w:rFonts w:cs="Arial"/>
          <w:noProof/>
          <w:color w:val="000000" w:themeColor="text1"/>
        </w:rPr>
        <w:t>(Gibson et al.,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15473FE1"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380EE4">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380EE4">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00380EE4">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6FB52BE"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sidR="00380EE4">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2" w:name="_Toc74484217"/>
      <w:r w:rsidRPr="005F73C6">
        <w:t>Pedagogy and Learning Theories</w:t>
      </w:r>
      <w:bookmarkEnd w:id="42"/>
    </w:p>
    <w:p w14:paraId="17BB55F2" w14:textId="167B3DD0" w:rsidR="00B9500D" w:rsidRPr="005F73C6" w:rsidRDefault="00F421D1" w:rsidP="009A2B24">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380EE4">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380EE4">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bookmarkStart w:id="43" w:name="_Toc74484218"/>
      <w:r>
        <w:t>Learner’s at the Core of Learning</w:t>
      </w:r>
      <w:bookmarkEnd w:id="43"/>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3C1077D9"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th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 xml:space="preserve">The learning by teaching method works under the assumption that learners ae able to increaser their understanding on a certain topic by teaching it to other learner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4943B78B" w:rsidR="00E4754C" w:rsidRPr="00016542" w:rsidRDefault="005B126E" w:rsidP="00E4754C">
      <w:pPr>
        <w:pStyle w:val="Caption"/>
        <w:spacing w:after="0"/>
        <w:rPr>
          <w:color w:val="auto"/>
          <w:sz w:val="20"/>
        </w:rPr>
      </w:pPr>
      <w:bookmarkStart w:id="44" w:name="_Toc74498727"/>
      <w:r w:rsidRPr="00016542">
        <w:rPr>
          <w:color w:val="auto"/>
          <w:sz w:val="20"/>
        </w:rPr>
        <w:lastRenderedPageBreak/>
        <w:t xml:space="preserve">Table </w:t>
      </w:r>
      <w:r w:rsidRPr="00016542">
        <w:rPr>
          <w:color w:val="auto"/>
          <w:sz w:val="20"/>
        </w:rPr>
        <w:fldChar w:fldCharType="begin"/>
      </w:r>
      <w:r w:rsidRPr="00016542">
        <w:rPr>
          <w:color w:val="auto"/>
          <w:sz w:val="20"/>
        </w:rPr>
        <w:instrText xml:space="preserve"> SEQ Table \* ARABIC </w:instrText>
      </w:r>
      <w:r w:rsidRPr="00016542">
        <w:rPr>
          <w:color w:val="auto"/>
          <w:sz w:val="20"/>
        </w:rPr>
        <w:fldChar w:fldCharType="separate"/>
      </w:r>
      <w:r w:rsidR="00016542" w:rsidRPr="00016542">
        <w:rPr>
          <w:noProof/>
          <w:color w:val="auto"/>
          <w:sz w:val="20"/>
        </w:rPr>
        <w:t>2</w:t>
      </w:r>
      <w:r w:rsidRPr="00016542">
        <w:rPr>
          <w:color w:val="auto"/>
          <w:sz w:val="20"/>
        </w:rPr>
        <w:fldChar w:fldCharType="end"/>
      </w:r>
      <w:r w:rsidRPr="00016542">
        <w:rPr>
          <w:color w:val="auto"/>
          <w:sz w:val="20"/>
        </w:rPr>
        <w:t>: List of Several Learning Methods and Their Strengths - Adapted from (Moleda, 1995, as cited in Reigeluth, 1996)</w:t>
      </w:r>
      <w:bookmarkEnd w:id="44"/>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4F0147A8"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380EE4">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380EE4">
        <w:rPr>
          <w:noProof/>
        </w:rPr>
        <w:t>(Dempsey et al.,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380EE4">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380EE4">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bookmarkStart w:id="45" w:name="_Toc74484219"/>
      <w:r>
        <w:t>Merrill’s First Principles of Instruction</w:t>
      </w:r>
      <w:bookmarkEnd w:id="45"/>
    </w:p>
    <w:p w14:paraId="2ABB7DA8" w14:textId="15EB50D3" w:rsidR="00B253A7" w:rsidRDefault="00B253A7" w:rsidP="00B253A7">
      <w:pPr>
        <w:spacing w:after="0"/>
      </w:pPr>
      <w:r>
        <w:t xml:space="preserve">Gibson </w:t>
      </w:r>
      <w:r>
        <w:rPr>
          <w:i/>
          <w:iCs/>
        </w:rPr>
        <w:t>et al.</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00380EE4">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00380EE4">
        <w:rPr>
          <w:noProof/>
        </w:rPr>
        <w:t>(Gibson et al., 2006)</w:t>
      </w:r>
      <w:r w:rsidRPr="006C3391">
        <w:fldChar w:fldCharType="end"/>
      </w:r>
      <w:r w:rsidRPr="006C3391">
        <w:t>.</w:t>
      </w:r>
    </w:p>
    <w:p w14:paraId="75D06155" w14:textId="77777777" w:rsidR="00B253A7" w:rsidRPr="00B253A7" w:rsidRDefault="00B253A7" w:rsidP="00B253A7">
      <w:pPr>
        <w:spacing w:after="0"/>
      </w:pPr>
    </w:p>
    <w:p w14:paraId="5632E8C6" w14:textId="0CB056CB"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in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actice is any instructional activity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ogram is a means of instruction that makes use of several practices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Merrill (2002) states that the first principles described are able to be implemented in any instructional system or environment as they are “design oriented” and as such relate more to creating learning environments rather than describing the means of knowledge transfer.</w:t>
      </w:r>
      <w:r w:rsidR="005F4483">
        <w:t xml:space="preserve"> Each of the following principles are also accompanied by </w:t>
      </w:r>
      <w:r w:rsidR="00406E38">
        <w:t>three</w:t>
      </w:r>
      <w:r w:rsidR="005F4483">
        <w:t xml:space="preserve"> “corollaries”</w:t>
      </w:r>
      <w:r w:rsidR="00406E38">
        <w:t xml:space="preserve"> each</w:t>
      </w:r>
      <w:r w:rsidR="005F4483">
        <w:t xml:space="preserve">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27616D94"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what the types of problems they will be solving or will be able to solve with the knowledge that attai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5F4483">
        <w:t xml:space="preserve">. The next is “Task Level” which explains that the problems presented should keep learners engaged due to the complexity and not just </w:t>
      </w:r>
      <w:r w:rsidR="00A004F2">
        <w:t>the action of solving it</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 The last corollary, “problem progression” describes that the problems presented should have some form of increasing complexity while still being comparable to previous iteration of the type of problem</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w:t>
      </w:r>
    </w:p>
    <w:p w14:paraId="79FF2751" w14:textId="77777777" w:rsidR="00505691" w:rsidRDefault="00505691" w:rsidP="009A2B24">
      <w:pPr>
        <w:spacing w:after="0"/>
      </w:pPr>
    </w:p>
    <w:p w14:paraId="4C945658" w14:textId="222EDD68"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w:t>
      </w:r>
    </w:p>
    <w:p w14:paraId="71C15AFD" w14:textId="77777777" w:rsidR="00505691" w:rsidRDefault="00505691" w:rsidP="009A2B24">
      <w:pPr>
        <w:spacing w:after="0"/>
      </w:pPr>
    </w:p>
    <w:p w14:paraId="21CC80C4" w14:textId="7BBE6B63" w:rsidR="00505691" w:rsidRDefault="00505691" w:rsidP="009A2B24">
      <w:pPr>
        <w:spacing w:after="0"/>
      </w:pPr>
      <w:r>
        <w:t>The third principle, Demonstration, proposes that learning takes place when the activities undertaken impart the knowledge instead of stating the informatio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w:t>
      </w:r>
    </w:p>
    <w:p w14:paraId="3D74A590" w14:textId="77777777" w:rsidR="00505691" w:rsidRDefault="00505691" w:rsidP="009A2B24">
      <w:pPr>
        <w:spacing w:after="0"/>
      </w:pPr>
    </w:p>
    <w:p w14:paraId="3F004E4B" w14:textId="36AB67B9" w:rsidR="00505691" w:rsidRDefault="00505691" w:rsidP="009A2B24">
      <w:pPr>
        <w:spacing w:after="0"/>
      </w:pPr>
      <w:r>
        <w:t>The fourth principle is Application which states that leaning takes place when learners actively solve problems with the new knowledge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tim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w:t>
      </w:r>
    </w:p>
    <w:p w14:paraId="09C869F1" w14:textId="77777777" w:rsidR="00505691" w:rsidRDefault="00505691" w:rsidP="009A2B24">
      <w:pPr>
        <w:spacing w:after="0"/>
      </w:pPr>
    </w:p>
    <w:p w14:paraId="6894FC18" w14:textId="7387E049" w:rsidR="00505691" w:rsidRDefault="00505691" w:rsidP="009A2B24">
      <w:pPr>
        <w:spacing w:after="0"/>
      </w:pPr>
      <w:r>
        <w:lastRenderedPageBreak/>
        <w:t xml:space="preserve">The fifth, and final, principle is </w:t>
      </w:r>
      <w:r w:rsidR="00E84965">
        <w:t>I</w:t>
      </w:r>
      <w:r>
        <w:t xml:space="preserve">ntegration which is when the </w:t>
      </w:r>
      <w:r w:rsidR="00016542">
        <w:t>knowledge a learner has acquired</w:t>
      </w:r>
      <w:r>
        <w:t xml:space="preserve"> </w:t>
      </w:r>
      <w:r w:rsidR="00016542">
        <w:t>i</w:t>
      </w:r>
      <w:r>
        <w:t>s used by them in their everyday lif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w:t>
      </w:r>
    </w:p>
    <w:p w14:paraId="369811BE" w14:textId="1A48B182" w:rsidR="00242436" w:rsidRDefault="00242436" w:rsidP="009A2B24">
      <w:pPr>
        <w:spacing w:after="0"/>
      </w:pPr>
    </w:p>
    <w:p w14:paraId="71CE93AD" w14:textId="0A993D87" w:rsidR="00016542" w:rsidRPr="00016542" w:rsidRDefault="00016542" w:rsidP="00016542">
      <w:pPr>
        <w:pStyle w:val="Caption"/>
        <w:spacing w:after="0" w:line="360" w:lineRule="auto"/>
        <w:rPr>
          <w:color w:val="auto"/>
          <w:sz w:val="20"/>
        </w:rPr>
      </w:pPr>
      <w:bookmarkStart w:id="46" w:name="_Toc74498728"/>
      <w:r w:rsidRPr="00016542">
        <w:rPr>
          <w:color w:val="auto"/>
          <w:sz w:val="20"/>
        </w:rPr>
        <w:t xml:space="preserve">Table </w:t>
      </w:r>
      <w:r w:rsidRPr="00016542">
        <w:rPr>
          <w:color w:val="auto"/>
          <w:sz w:val="20"/>
        </w:rPr>
        <w:fldChar w:fldCharType="begin"/>
      </w:r>
      <w:r w:rsidRPr="00016542">
        <w:rPr>
          <w:color w:val="auto"/>
          <w:sz w:val="20"/>
        </w:rPr>
        <w:instrText xml:space="preserve"> SEQ Table \* ARABIC </w:instrText>
      </w:r>
      <w:r w:rsidRPr="00016542">
        <w:rPr>
          <w:color w:val="auto"/>
          <w:sz w:val="20"/>
        </w:rPr>
        <w:fldChar w:fldCharType="separate"/>
      </w:r>
      <w:r w:rsidRPr="00016542">
        <w:rPr>
          <w:noProof/>
          <w:color w:val="auto"/>
          <w:sz w:val="20"/>
        </w:rPr>
        <w:t>3</w:t>
      </w:r>
      <w:r w:rsidRPr="00016542">
        <w:rPr>
          <w:color w:val="auto"/>
          <w:sz w:val="20"/>
        </w:rPr>
        <w:fldChar w:fldCharType="end"/>
      </w:r>
      <w:r w:rsidRPr="00016542">
        <w:rPr>
          <w:color w:val="auto"/>
          <w:sz w:val="20"/>
        </w:rPr>
        <w:t>: Summary of Merrill's First Principles of Instruction</w:t>
      </w:r>
      <w:bookmarkEnd w:id="46"/>
    </w:p>
    <w:tbl>
      <w:tblPr>
        <w:tblStyle w:val="TableGrid"/>
        <w:tblW w:w="0" w:type="auto"/>
        <w:tblLook w:val="04A0" w:firstRow="1" w:lastRow="0" w:firstColumn="1" w:lastColumn="0" w:noHBand="0" w:noVBand="1"/>
      </w:tblPr>
      <w:tblGrid>
        <w:gridCol w:w="4530"/>
        <w:gridCol w:w="4531"/>
      </w:tblGrid>
      <w:tr w:rsidR="00016542" w14:paraId="1382DA10" w14:textId="77777777" w:rsidTr="00016542">
        <w:tc>
          <w:tcPr>
            <w:tcW w:w="4530" w:type="dxa"/>
            <w:tcBorders>
              <w:left w:val="nil"/>
              <w:bottom w:val="double" w:sz="4" w:space="0" w:color="auto"/>
            </w:tcBorders>
          </w:tcPr>
          <w:p w14:paraId="2A888B3B" w14:textId="58332B2C" w:rsidR="00016542" w:rsidRPr="00016542" w:rsidRDefault="00016542" w:rsidP="00016542">
            <w:pPr>
              <w:spacing w:after="0"/>
              <w:rPr>
                <w:b/>
              </w:rPr>
            </w:pPr>
            <w:r w:rsidRPr="00016542">
              <w:rPr>
                <w:b/>
              </w:rPr>
              <w:t xml:space="preserve">Principles </w:t>
            </w:r>
          </w:p>
        </w:tc>
        <w:tc>
          <w:tcPr>
            <w:tcW w:w="4531" w:type="dxa"/>
            <w:tcBorders>
              <w:bottom w:val="double" w:sz="4" w:space="0" w:color="auto"/>
              <w:right w:val="nil"/>
            </w:tcBorders>
          </w:tcPr>
          <w:p w14:paraId="53523332" w14:textId="13A5D466" w:rsidR="00016542" w:rsidRPr="00016542" w:rsidRDefault="00016542" w:rsidP="00016542">
            <w:pPr>
              <w:spacing w:after="0"/>
              <w:rPr>
                <w:b/>
              </w:rPr>
            </w:pPr>
            <w:r w:rsidRPr="00016542">
              <w:rPr>
                <w:b/>
              </w:rPr>
              <w:t>Corollaries</w:t>
            </w:r>
          </w:p>
        </w:tc>
      </w:tr>
      <w:tr w:rsidR="00016542" w14:paraId="761AB13C" w14:textId="77777777" w:rsidTr="00016542">
        <w:tc>
          <w:tcPr>
            <w:tcW w:w="4530" w:type="dxa"/>
            <w:tcBorders>
              <w:top w:val="double" w:sz="4" w:space="0" w:color="auto"/>
              <w:left w:val="nil"/>
            </w:tcBorders>
          </w:tcPr>
          <w:p w14:paraId="1DF44393" w14:textId="2327FE98" w:rsidR="00016542" w:rsidRDefault="00016542" w:rsidP="00016542">
            <w:pPr>
              <w:spacing w:after="0"/>
            </w:pPr>
            <w:r>
              <w:t>Problem Oriented</w:t>
            </w:r>
          </w:p>
        </w:tc>
        <w:tc>
          <w:tcPr>
            <w:tcW w:w="4531" w:type="dxa"/>
            <w:tcBorders>
              <w:top w:val="double" w:sz="4" w:space="0" w:color="auto"/>
              <w:right w:val="nil"/>
            </w:tcBorders>
          </w:tcPr>
          <w:p w14:paraId="4C9E5976" w14:textId="77777777" w:rsidR="00016542" w:rsidRDefault="00016542" w:rsidP="00016542">
            <w:pPr>
              <w:spacing w:after="0"/>
            </w:pPr>
            <w:r>
              <w:t>Show Task</w:t>
            </w:r>
          </w:p>
          <w:p w14:paraId="4941DE4E" w14:textId="77777777" w:rsidR="00016542" w:rsidRDefault="00016542" w:rsidP="00016542">
            <w:pPr>
              <w:spacing w:after="0"/>
            </w:pPr>
            <w:r>
              <w:t>Task Level</w:t>
            </w:r>
          </w:p>
          <w:p w14:paraId="3ED114E0" w14:textId="5C94F6F5" w:rsidR="00016542" w:rsidRDefault="00016542" w:rsidP="00016542">
            <w:pPr>
              <w:spacing w:after="0"/>
            </w:pPr>
            <w:r>
              <w:t>Problem Progression</w:t>
            </w:r>
          </w:p>
        </w:tc>
      </w:tr>
      <w:tr w:rsidR="00016542" w14:paraId="54F9F518" w14:textId="77777777" w:rsidTr="00016542">
        <w:tc>
          <w:tcPr>
            <w:tcW w:w="4530" w:type="dxa"/>
            <w:tcBorders>
              <w:left w:val="nil"/>
            </w:tcBorders>
          </w:tcPr>
          <w:p w14:paraId="790E3F28" w14:textId="76D3CECF" w:rsidR="00016542" w:rsidRDefault="00016542" w:rsidP="00016542">
            <w:pPr>
              <w:spacing w:after="0"/>
            </w:pPr>
            <w:r>
              <w:t>Activation</w:t>
            </w:r>
          </w:p>
        </w:tc>
        <w:tc>
          <w:tcPr>
            <w:tcW w:w="4531" w:type="dxa"/>
            <w:tcBorders>
              <w:right w:val="nil"/>
            </w:tcBorders>
          </w:tcPr>
          <w:p w14:paraId="43139FEB" w14:textId="77777777" w:rsidR="00016542" w:rsidRDefault="00016542" w:rsidP="00016542">
            <w:pPr>
              <w:spacing w:after="0"/>
            </w:pPr>
            <w:r>
              <w:t xml:space="preserve">Previous Experience </w:t>
            </w:r>
          </w:p>
          <w:p w14:paraId="2C3B27E1" w14:textId="77777777" w:rsidR="00016542" w:rsidRDefault="00016542" w:rsidP="00016542">
            <w:pPr>
              <w:spacing w:after="0"/>
            </w:pPr>
            <w:r>
              <w:t>New Knowledge</w:t>
            </w:r>
          </w:p>
          <w:p w14:paraId="3299E52E" w14:textId="1C07C2E7" w:rsidR="00016542" w:rsidRDefault="00016542" w:rsidP="00016542">
            <w:pPr>
              <w:spacing w:after="0"/>
            </w:pPr>
            <w:r>
              <w:t>Structure</w:t>
            </w:r>
          </w:p>
        </w:tc>
      </w:tr>
      <w:tr w:rsidR="00016542" w14:paraId="437B405C" w14:textId="77777777" w:rsidTr="00016542">
        <w:tc>
          <w:tcPr>
            <w:tcW w:w="4530" w:type="dxa"/>
            <w:tcBorders>
              <w:left w:val="nil"/>
            </w:tcBorders>
          </w:tcPr>
          <w:p w14:paraId="143C7C54" w14:textId="567A7979" w:rsidR="00016542" w:rsidRDefault="00016542" w:rsidP="00016542">
            <w:pPr>
              <w:spacing w:after="0"/>
            </w:pPr>
            <w:r>
              <w:t>Demonstration</w:t>
            </w:r>
          </w:p>
        </w:tc>
        <w:tc>
          <w:tcPr>
            <w:tcW w:w="4531" w:type="dxa"/>
            <w:tcBorders>
              <w:right w:val="nil"/>
            </w:tcBorders>
          </w:tcPr>
          <w:p w14:paraId="6C58DAE6" w14:textId="77777777" w:rsidR="00016542" w:rsidRDefault="00016542" w:rsidP="00016542">
            <w:pPr>
              <w:spacing w:after="0"/>
            </w:pPr>
            <w:r>
              <w:t>Demonstration Consistency</w:t>
            </w:r>
          </w:p>
          <w:p w14:paraId="4D222535" w14:textId="77777777" w:rsidR="00016542" w:rsidRDefault="00016542" w:rsidP="00016542">
            <w:pPr>
              <w:spacing w:after="0"/>
            </w:pPr>
            <w:r>
              <w:t>Learner Guidance</w:t>
            </w:r>
          </w:p>
          <w:p w14:paraId="6F7A577D" w14:textId="6466714F" w:rsidR="00016542" w:rsidRDefault="00016542" w:rsidP="00016542">
            <w:pPr>
              <w:spacing w:after="0"/>
            </w:pPr>
            <w:r>
              <w:t>Relevant Media</w:t>
            </w:r>
          </w:p>
        </w:tc>
      </w:tr>
      <w:tr w:rsidR="00016542" w14:paraId="4BAB5C3A" w14:textId="77777777" w:rsidTr="00016542">
        <w:tc>
          <w:tcPr>
            <w:tcW w:w="4530" w:type="dxa"/>
            <w:tcBorders>
              <w:left w:val="nil"/>
            </w:tcBorders>
          </w:tcPr>
          <w:p w14:paraId="6A60DD44" w14:textId="16048A19" w:rsidR="00016542" w:rsidRDefault="00016542" w:rsidP="00016542">
            <w:pPr>
              <w:spacing w:after="0"/>
            </w:pPr>
            <w:r>
              <w:t>Application</w:t>
            </w:r>
          </w:p>
        </w:tc>
        <w:tc>
          <w:tcPr>
            <w:tcW w:w="4531" w:type="dxa"/>
            <w:tcBorders>
              <w:right w:val="nil"/>
            </w:tcBorders>
          </w:tcPr>
          <w:p w14:paraId="2995D3B1" w14:textId="77777777" w:rsidR="00016542" w:rsidRDefault="00016542" w:rsidP="00016542">
            <w:pPr>
              <w:spacing w:after="0"/>
            </w:pPr>
            <w:r>
              <w:t>Practice Consistency</w:t>
            </w:r>
          </w:p>
          <w:p w14:paraId="078E3368" w14:textId="77777777" w:rsidR="00016542" w:rsidRDefault="00016542" w:rsidP="00016542">
            <w:pPr>
              <w:spacing w:after="0"/>
            </w:pPr>
            <w:r>
              <w:t>Diminishing Coaching</w:t>
            </w:r>
          </w:p>
          <w:p w14:paraId="21155D5C" w14:textId="6BD69111" w:rsidR="00016542" w:rsidRDefault="00016542" w:rsidP="00016542">
            <w:pPr>
              <w:spacing w:after="0"/>
            </w:pPr>
            <w:r>
              <w:t>Varied Problems</w:t>
            </w:r>
          </w:p>
        </w:tc>
      </w:tr>
      <w:tr w:rsidR="00016542" w14:paraId="5A88A584" w14:textId="77777777" w:rsidTr="00016542">
        <w:tc>
          <w:tcPr>
            <w:tcW w:w="4530" w:type="dxa"/>
            <w:tcBorders>
              <w:left w:val="nil"/>
            </w:tcBorders>
          </w:tcPr>
          <w:p w14:paraId="07FDF3B1" w14:textId="03C802AE" w:rsidR="00016542" w:rsidRDefault="00016542" w:rsidP="00016542">
            <w:pPr>
              <w:spacing w:after="0"/>
            </w:pPr>
            <w:r>
              <w:t>Integration</w:t>
            </w:r>
          </w:p>
        </w:tc>
        <w:tc>
          <w:tcPr>
            <w:tcW w:w="4531" w:type="dxa"/>
            <w:tcBorders>
              <w:right w:val="nil"/>
            </w:tcBorders>
          </w:tcPr>
          <w:p w14:paraId="70E0FBA1" w14:textId="77777777" w:rsidR="00016542" w:rsidRDefault="00016542" w:rsidP="00016542">
            <w:pPr>
              <w:spacing w:after="0"/>
            </w:pPr>
            <w:r>
              <w:t>Watch Me</w:t>
            </w:r>
          </w:p>
          <w:p w14:paraId="339DA907" w14:textId="3B93D3FA" w:rsidR="00016542" w:rsidRDefault="00016542" w:rsidP="00016542">
            <w:pPr>
              <w:spacing w:after="0"/>
            </w:pPr>
            <w:r>
              <w:t>Reflection</w:t>
            </w:r>
          </w:p>
          <w:p w14:paraId="347A7FE1" w14:textId="10BF4E18" w:rsidR="00016542" w:rsidRDefault="00016542" w:rsidP="00016542">
            <w:pPr>
              <w:spacing w:after="0"/>
            </w:pPr>
            <w:r>
              <w:t>Creation</w:t>
            </w:r>
          </w:p>
        </w:tc>
      </w:tr>
    </w:tbl>
    <w:p w14:paraId="625C1998" w14:textId="4F422F6B" w:rsidR="00016542" w:rsidRDefault="00016542" w:rsidP="009A2B24">
      <w:pPr>
        <w:spacing w:after="0"/>
      </w:pPr>
    </w:p>
    <w:p w14:paraId="02ED6485" w14:textId="77777777"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bookmarkStart w:id="47" w:name="_Toc74484220"/>
      <w:r>
        <w:t>The Influence of Motivation</w:t>
      </w:r>
      <w:bookmarkEnd w:id="47"/>
    </w:p>
    <w:p w14:paraId="7C0E1FE8" w14:textId="49871F35" w:rsidR="006A298E" w:rsidRDefault="0024186B" w:rsidP="006A298E">
      <w:pPr>
        <w:spacing w:after="0"/>
      </w:pPr>
      <w:r>
        <w:t>A learner’s motivation is what will drive them to engage with and enjoy the content being studied. This motivation can come in one of two forms according to Kapp (2012</w:t>
      </w:r>
      <w:r w:rsidR="00A11E65">
        <w:t>a</w:t>
      </w:r>
      <w:r>
        <w:t>) and to better understand the theories focussed on learner motivation, this distinction will be discussed first.</w:t>
      </w:r>
    </w:p>
    <w:p w14:paraId="44EB03E3" w14:textId="77777777" w:rsidR="0024186B" w:rsidRDefault="0024186B" w:rsidP="006A298E">
      <w:pPr>
        <w:spacing w:after="0"/>
      </w:pPr>
    </w:p>
    <w:p w14:paraId="0700F801" w14:textId="267C54CB" w:rsidR="0024186B" w:rsidRDefault="0024186B" w:rsidP="006A298E">
      <w:pPr>
        <w:spacing w:after="0"/>
      </w:pPr>
      <w:r>
        <w:lastRenderedPageBreak/>
        <w:t xml:space="preserve">The first is intrinsic motivation which is any motivation or drive to accomplish something </w:t>
      </w:r>
      <w:r w:rsidR="00D154F8">
        <w:t>and has</w:t>
      </w:r>
      <w:r>
        <w:t xml:space="preserve"> originated </w:t>
      </w:r>
      <w:r w:rsidR="00D154F8">
        <w:t xml:space="preserve">from a desire to do something for oneself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the motivation comes from the learner themselves. On the other hand, with extrinsic motivation, the drive and desire to accomplish a task of some kind stems from wanting some form of reward or to avoid punishment of some king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7EA0D59C" w:rsidR="00D154F8" w:rsidRDefault="00923447" w:rsidP="006A298E">
      <w:pPr>
        <w:spacing w:after="0"/>
      </w:pPr>
      <w:r>
        <w:t xml:space="preserve">One model for motivating learners is the ARCS Model which was developed by John Keller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This model is one that is frequently referenced in the aforementioned field of instructional design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It comprises of four main elements with each focusing </w:t>
      </w:r>
      <w:r w:rsidR="00A45220">
        <w:t xml:space="preserve">on designing instruction in a different way </w:t>
      </w:r>
      <w:r w:rsidR="00A45220">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A11E65">
        <w:rPr>
          <w:noProof/>
        </w:rPr>
        <w:t>(Kapp, 2012a)</w:t>
      </w:r>
      <w:r w:rsidR="00A45220">
        <w:fldChar w:fldCharType="end"/>
      </w:r>
      <w:r w:rsidR="00A45220">
        <w:t>.</w:t>
      </w:r>
      <w:r w:rsidR="00A11E65">
        <w:t xml:space="preserve"> </w:t>
      </w:r>
    </w:p>
    <w:p w14:paraId="06DC3D6D" w14:textId="77777777" w:rsidR="00A45220" w:rsidRDefault="00A45220" w:rsidP="006A298E">
      <w:pPr>
        <w:spacing w:after="0"/>
      </w:pPr>
    </w:p>
    <w:p w14:paraId="4A2D3EA9" w14:textId="24639359" w:rsidR="00A45220" w:rsidRDefault="00A45220" w:rsidP="006A298E">
      <w:pPr>
        <w:spacing w:after="0"/>
      </w:pPr>
      <w:r>
        <w:t xml:space="preserve">The first of these is Attention and it is element 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w:t>
      </w:r>
      <w:r w:rsidR="008D6311">
        <w:t xml:space="preserve">examples. The last means to keep attention is variability which means to periodically changing the method of delivery </w:t>
      </w:r>
      <w:r w:rsidR="008D6311">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A11E65">
        <w:rPr>
          <w:noProof/>
        </w:rPr>
        <w:t>(Kapp, 2012a)</w:t>
      </w:r>
      <w:r w:rsidR="008D6311">
        <w:fldChar w:fldCharType="end"/>
      </w:r>
      <w:r w:rsidR="008D6311">
        <w:t>.</w:t>
      </w:r>
    </w:p>
    <w:p w14:paraId="44C9BED9" w14:textId="77777777" w:rsidR="008D6311" w:rsidRDefault="008D6311" w:rsidP="006A298E">
      <w:pPr>
        <w:spacing w:after="0"/>
      </w:pPr>
    </w:p>
    <w:p w14:paraId="0AAB626D" w14:textId="0DA1EBBE" w:rsidR="008D6311" w:rsidRDefault="008D6311" w:rsidP="006A298E">
      <w:pPr>
        <w:spacing w:after="0"/>
      </w:pPr>
      <w:r>
        <w:t xml:space="preserve">Relevance refers to having the content be relevant to the learner and </w:t>
      </w:r>
      <w:r w:rsidR="007C5F5B">
        <w:t>Kapp (</w:t>
      </w:r>
      <w:r>
        <w:t>2012</w:t>
      </w:r>
      <w:r w:rsidR="00A11E65">
        <w:t>a</w:t>
      </w:r>
      <w:r>
        <w:t>)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70041681"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rsidR="002E7FC3">
        <w:t xml:space="preserve">. This can be aided by providing learners with clear expectations and requirement s upfront about the skill or knowledge. It is also helpful to provide smaller opportunities to succeed as with each success the learners will become more confident </w:t>
      </w:r>
      <w:r w:rsidR="002E7FC3">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A11E65">
        <w:rPr>
          <w:noProof/>
        </w:rPr>
        <w:t>(Kapp, 2012a)</w:t>
      </w:r>
      <w:r w:rsidR="002E7FC3">
        <w:fldChar w:fldCharType="end"/>
      </w:r>
      <w:r w:rsidR="002E7FC3">
        <w:t>.</w:t>
      </w:r>
    </w:p>
    <w:p w14:paraId="4A3B2C3E" w14:textId="5B1D236F" w:rsidR="002E7FC3" w:rsidRDefault="002E7FC3" w:rsidP="006A298E">
      <w:pPr>
        <w:spacing w:after="0"/>
      </w:pPr>
    </w:p>
    <w:p w14:paraId="07E53C29" w14:textId="3613ECC4"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w:t>
      </w:r>
      <w:r w:rsidR="00F44FB6">
        <w:t xml:space="preserve"> This can be accomplished by allowing for learners to see how their newfound knowledge can be used, either through the use of a real-world demonstration or via some form of simulation </w:t>
      </w:r>
      <w:r w:rsidR="00F44FB6">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A11E65">
        <w:rPr>
          <w:noProof/>
        </w:rPr>
        <w:t>(Kapp, 2012a)</w:t>
      </w:r>
      <w:r w:rsidR="00F44FB6">
        <w:fldChar w:fldCharType="end"/>
      </w:r>
      <w:r w:rsidR="00F44FB6">
        <w:t>.</w:t>
      </w:r>
    </w:p>
    <w:p w14:paraId="4DFF5957" w14:textId="7F6FF281" w:rsidR="00F44FB6" w:rsidRDefault="000C294D" w:rsidP="006A298E">
      <w:pPr>
        <w:spacing w:after="0"/>
      </w:pPr>
      <w:r>
        <w:lastRenderedPageBreak/>
        <w:t xml:space="preserve">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w:t>
      </w:r>
      <w:r w:rsidR="00104EB9">
        <w:t>an</w:t>
      </w:r>
      <w:r>
        <w:t xml:space="preserve"> expansive framework to structure this presentation of knowledge whereas Kapp (2012</w:t>
      </w:r>
      <w:r w:rsidR="00A11E65">
        <w:t>a</w:t>
      </w:r>
      <w:r>
        <w:t>), through citing John Kell</w:t>
      </w:r>
      <w:r w:rsidR="004A6DC7">
        <w:t>er</w:t>
      </w:r>
      <w:r>
        <w:t xml:space="preserve">, </w:t>
      </w:r>
      <w:r w:rsidR="007C5F5B">
        <w:t>explains ways</w:t>
      </w:r>
      <w:r w:rsidR="004A6DC7">
        <w:t xml:space="preserve">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48" w:name="_Toc74484221"/>
      <w:r w:rsidRPr="005F73C6">
        <w:t>An Approach Through Ludology</w:t>
      </w:r>
      <w:bookmarkEnd w:id="48"/>
    </w:p>
    <w:p w14:paraId="27290AF0" w14:textId="4686C62C"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rsidR="00380EE4">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sidR="00380EE4">
        <w:rPr>
          <w:noProof/>
        </w:rPr>
        <w:t>(Virvou et al., 2005)</w:t>
      </w:r>
      <w:r>
        <w:fldChar w:fldCharType="end"/>
      </w:r>
      <w:r>
        <w:t>.</w:t>
      </w:r>
    </w:p>
    <w:p w14:paraId="6C95689C" w14:textId="77777777" w:rsidR="003615B4" w:rsidRDefault="003615B4" w:rsidP="009A2B24">
      <w:pPr>
        <w:spacing w:after="0"/>
      </w:pPr>
    </w:p>
    <w:p w14:paraId="3ADB1731" w14:textId="77777777"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0F4E466D" w14:textId="77777777" w:rsidR="00B9500D" w:rsidRPr="005F73C6" w:rsidRDefault="00B9500D" w:rsidP="009A2B24">
      <w:pPr>
        <w:pStyle w:val="Heading3"/>
        <w:spacing w:before="0" w:after="0"/>
        <w:jc w:val="both"/>
      </w:pPr>
      <w:bookmarkStart w:id="49" w:name="_Toc74484222"/>
      <w:r w:rsidRPr="005F73C6">
        <w:t>What is Ludology</w:t>
      </w:r>
      <w:bookmarkEnd w:id="49"/>
    </w:p>
    <w:p w14:paraId="4D6AD4E5" w14:textId="20DA6CEA" w:rsidR="007C5F5B" w:rsidRDefault="00B9500D" w:rsidP="009A2B24">
      <w:pPr>
        <w:spacing w:after="0"/>
      </w:pPr>
      <w:r w:rsidRPr="005F73C6">
        <w:t>Ludology is the fo</w:t>
      </w:r>
      <w:r w:rsidR="007C5F5B">
        <w:t>rmal and academic study of game</w:t>
      </w:r>
      <w:r w:rsidR="00290A9C">
        <w:t xml:space="preserve"> and has roots in studying games through a cultural and social lens</w:t>
      </w:r>
      <w:r w:rsidR="007C5F5B">
        <w:t xml:space="preserve"> by discussing how each interact with the so called “spirit of play” </w:t>
      </w:r>
      <w:r w:rsidR="007C5F5B">
        <w:fldChar w:fldCharType="begin"/>
      </w:r>
      <w:r w:rsidR="00380EE4">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007C5F5B">
        <w:fldChar w:fldCharType="separate"/>
      </w:r>
      <w:r w:rsidR="00380EE4">
        <w:rPr>
          <w:noProof/>
        </w:rPr>
        <w:t>(Huizinga &amp; Hull, 1949)</w:t>
      </w:r>
      <w:r w:rsidR="007C5F5B">
        <w:fldChar w:fldCharType="end"/>
      </w:r>
      <w:r w:rsidR="007C5F5B">
        <w:t>.</w:t>
      </w:r>
      <w:r w:rsidR="00290A9C">
        <w:t xml:space="preserve"> However, relatively recently, as </w:t>
      </w:r>
      <w:r w:rsidR="00290A9C" w:rsidRPr="007C5F5B">
        <w:t>early as 2001</w:t>
      </w:r>
      <w:r w:rsidR="00290A9C">
        <w:t>, the field has shifted and now encompasses the study of digital computer-based games</w:t>
      </w:r>
      <w:r w:rsidR="007C5F5B">
        <w:t xml:space="preserve"> as this is when the first academic peer reived journal on the topic was published as well as several international conferences taking place </w:t>
      </w:r>
      <w:r w:rsidR="007C5F5B">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007C5F5B">
        <w:fldChar w:fldCharType="separate"/>
      </w:r>
      <w:r w:rsidR="00380EE4">
        <w:rPr>
          <w:noProof/>
        </w:rPr>
        <w:t>(Frasca, 2013)</w:t>
      </w:r>
      <w:r w:rsidR="007C5F5B">
        <w:fldChar w:fldCharType="end"/>
      </w:r>
      <w:r w:rsidR="007C5F5B">
        <w:t xml:space="preserve">. </w:t>
      </w:r>
    </w:p>
    <w:p w14:paraId="6E37F6BC" w14:textId="77777777" w:rsidR="007C5F5B" w:rsidRDefault="007C5F5B" w:rsidP="009A2B24">
      <w:pPr>
        <w:spacing w:after="0"/>
      </w:pPr>
    </w:p>
    <w:p w14:paraId="48F08204" w14:textId="7747D727" w:rsidR="00B9500D" w:rsidRDefault="007C5F5B" w:rsidP="007C5F5B">
      <w:pPr>
        <w:spacing w:after="0"/>
      </w:pPr>
      <w:r>
        <w:t xml:space="preserve">As such, this study will use the definition provided by Gonzalo Frasca, “Ludology can be defined as a discipline that studies games in general, and video games in particular” </w:t>
      </w:r>
      <w:r>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380EE4">
        <w:rPr>
          <w:noProof/>
        </w:rPr>
        <w:t>(Frasca, 2013)</w:t>
      </w:r>
      <w:r>
        <w:fldChar w:fldCharType="end"/>
      </w:r>
      <w:r w:rsidR="00305AE3">
        <w:t xml:space="preserve">. Frasca (2013) further elaborates on his stating that the field of ludology has a focus on discussing and understanding the individual elements of games as well as creating models to explain the various mechanics and rules of games. </w:t>
      </w:r>
    </w:p>
    <w:p w14:paraId="30A85291" w14:textId="7B2AB366" w:rsidR="00305AE3" w:rsidRDefault="00305AE3" w:rsidP="007C5F5B">
      <w:pPr>
        <w:spacing w:after="0"/>
      </w:pPr>
    </w:p>
    <w:p w14:paraId="30314E4F" w14:textId="7999FB05" w:rsidR="00305AE3" w:rsidRDefault="00305AE3" w:rsidP="007C5F5B">
      <w:pPr>
        <w:spacing w:after="0"/>
      </w:pPr>
      <w:r>
        <w:lastRenderedPageBreak/>
        <w:t xml:space="preserve">In its infancy, the </w:t>
      </w:r>
      <w:r w:rsidR="00301873">
        <w:t>field</w:t>
      </w:r>
      <w:r>
        <w:t xml:space="preserve"> of ludology was heavily compared to narratology, the study of narratives as they were seen as nothing more than a new medium demonstrate and display story-telling (Murray, 1997, as cited in Frasca, 2002). Due to this digital and video games were studied under the same framework that would regularly be applied to drama, films and narratives as they unarguably had narrative elements </w:t>
      </w:r>
      <w:r w:rsidR="009F70E3">
        <w:t>in</w:t>
      </w:r>
      <w:r>
        <w:t xml:space="preserve"> them </w:t>
      </w:r>
      <w:r w:rsidR="009F70E3">
        <w:t>to</w:t>
      </w:r>
      <w:r>
        <w:t xml:space="preserve"> varying degrees </w:t>
      </w:r>
      <w:r>
        <w:fldChar w:fldCharType="begin"/>
      </w:r>
      <w:r w:rsidR="00380EE4">
        <w:instrText xml:space="preserve"> ADDIN EN.CITE &lt;EndNote&gt;&lt;Cite&gt;&lt;Author&gt;Manovich&lt;/Author&gt;&lt;Year&gt;2002&lt;/Year&gt;&lt;RecNum&gt;24&lt;/RecNum&gt;&lt;DisplayText&gt;(Manovich, 2002)&lt;/DisplayText&gt;&lt;record&gt;&lt;rec-number&gt;24&lt;/rec-number&gt;&lt;foreign-keys&gt;&lt;key app="EN" db-id="xxpxx9sx3tp9wcessx85vtt29p0f95settdz" timestamp="1623581990"&gt;24&lt;/key&gt;&lt;/foreign-keys&gt;&lt;ref-type name="Book"&gt;6&lt;/ref-type&gt;&lt;contributors&gt;&lt;authors&gt;&lt;author&gt;Manovich, Lev&lt;/author&gt;&lt;/authors&gt;&lt;/contributors&gt;&lt;titles&gt;&lt;title&gt;The language of new media&lt;/title&gt;&lt;/titles&gt;&lt;dates&gt;&lt;year&gt;2002&lt;/year&gt;&lt;/dates&gt;&lt;publisher&gt;MIT press&lt;/publisher&gt;&lt;isbn&gt;0262296918&lt;/isbn&gt;&lt;urls&gt;&lt;/urls&gt;&lt;/record&gt;&lt;/Cite&gt;&lt;/EndNote&gt;</w:instrText>
      </w:r>
      <w:r>
        <w:fldChar w:fldCharType="separate"/>
      </w:r>
      <w:r w:rsidR="00380EE4">
        <w:rPr>
          <w:noProof/>
        </w:rPr>
        <w:t>(Manovich, 2002)</w:t>
      </w:r>
      <w:r>
        <w:fldChar w:fldCharType="end"/>
      </w:r>
      <w:r>
        <w:t xml:space="preserve">. </w:t>
      </w:r>
      <w:r w:rsidR="009F70E3">
        <w:t>Frasca (2002) cites Espen Aarseth</w:t>
      </w:r>
      <w:r>
        <w:t xml:space="preserve"> </w:t>
      </w:r>
      <w:r w:rsidR="009F70E3">
        <w:t xml:space="preserve">stating that studying digital games under a narratology framework was a misguided attempt at understanding them and digital games would require their own framework to be studied under. </w:t>
      </w:r>
      <w:r w:rsidR="009F70E3" w:rsidRPr="009F70E3">
        <w:t xml:space="preserve">Eskelinen </w:t>
      </w:r>
      <w:r w:rsidR="009F70E3">
        <w:t xml:space="preserve">(2001) echoes this mentioning that when games were studied, the discussions were centred within literary and film studies as games were depicted as interactive narratives. This definition of games has little substance to it and comes from a limited knowledge of, often outdated, literary theory </w:t>
      </w:r>
      <w:r w:rsidR="009F70E3">
        <w:fldChar w:fldCharType="begin"/>
      </w:r>
      <w:r w:rsidR="00380EE4">
        <w:instrText xml:space="preserve"> ADDIN EN.CITE &lt;EndNote&gt;&lt;Cite&gt;&lt;Author&gt;Eskelinen&lt;/Author&gt;&lt;Year&gt;2001&lt;/Year&gt;&lt;RecNum&gt;25&lt;/RecNum&gt;&lt;DisplayText&gt;(Eskelinen, 2001)&lt;/DisplayText&gt;&lt;record&gt;&lt;rec-number&gt;25&lt;/rec-number&gt;&lt;foreign-keys&gt;&lt;key app="EN" db-id="xxpxx9sx3tp9wcessx85vtt29p0f95settdz" timestamp="1623582376"&gt;25&lt;/key&gt;&lt;/foreign-keys&gt;&lt;ref-type name="Journal Article"&gt;17&lt;/ref-type&gt;&lt;contributors&gt;&lt;authors&gt;&lt;author&gt;Eskelinen, Markku&lt;/author&gt;&lt;/authors&gt;&lt;/contributors&gt;&lt;titles&gt;&lt;title&gt;The gaming situation&lt;/title&gt;&lt;secondary-title&gt;Game studies&lt;/secondary-title&gt;&lt;/titles&gt;&lt;periodical&gt;&lt;full-title&gt;Game studies&lt;/full-title&gt;&lt;/periodical&gt;&lt;pages&gt;68&lt;/pages&gt;&lt;volume&gt;1&lt;/volume&gt;&lt;number&gt;1&lt;/number&gt;&lt;dates&gt;&lt;year&gt;2001&lt;/year&gt;&lt;/dates&gt;&lt;urls&gt;&lt;/urls&gt;&lt;/record&gt;&lt;/Cite&gt;&lt;/EndNote&gt;</w:instrText>
      </w:r>
      <w:r w:rsidR="009F70E3">
        <w:fldChar w:fldCharType="separate"/>
      </w:r>
      <w:r w:rsidR="00380EE4">
        <w:rPr>
          <w:noProof/>
        </w:rPr>
        <w:t>(Eskelinen, 2001)</w:t>
      </w:r>
      <w:r w:rsidR="009F70E3">
        <w:fldChar w:fldCharType="end"/>
      </w:r>
      <w:r w:rsidR="009F70E3">
        <w:t>.</w:t>
      </w:r>
    </w:p>
    <w:p w14:paraId="4DB8A9B2" w14:textId="606D7752" w:rsidR="00B9500D" w:rsidRPr="005F73C6" w:rsidRDefault="00B9500D" w:rsidP="009A2B24">
      <w:pPr>
        <w:spacing w:after="0"/>
      </w:pPr>
    </w:p>
    <w:p w14:paraId="4052EE20" w14:textId="77777777" w:rsidR="00B9500D" w:rsidRPr="005F73C6" w:rsidRDefault="00B9500D" w:rsidP="009A2B24">
      <w:pPr>
        <w:pStyle w:val="Heading3"/>
        <w:spacing w:before="0" w:after="0"/>
        <w:jc w:val="both"/>
      </w:pPr>
      <w:bookmarkStart w:id="50" w:name="_Toc74484223"/>
      <w:r w:rsidRPr="005F73C6">
        <w:t>Serious Games</w:t>
      </w:r>
      <w:bookmarkEnd w:id="50"/>
    </w:p>
    <w:p w14:paraId="7A8A9437" w14:textId="1FE34283" w:rsidR="00B9500D" w:rsidRDefault="00B9500D" w:rsidP="009A2B24">
      <w:pPr>
        <w:spacing w:after="0"/>
        <w:rPr>
          <w:rFonts w:cs="Arial"/>
        </w:rPr>
      </w:pPr>
      <w:r w:rsidRPr="00277DED">
        <w:rPr>
          <w:rFonts w:cs="Arial"/>
        </w:rPr>
        <w:t xml:space="preserve">Annetta (2008) states that the movement to include video games in teaching and training </w:t>
      </w:r>
      <w:r w:rsidRPr="007017BC">
        <w:rPr>
          <w:rFonts w:cs="Arial"/>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ith respect to digital and </w:t>
      </w:r>
      <w:r w:rsidR="00F422BC">
        <w:rPr>
          <w:rFonts w:cs="Arial"/>
        </w:rPr>
        <w:t>computer-based</w:t>
      </w:r>
      <w:r w:rsidR="00903A02">
        <w:rPr>
          <w:rFonts w:cs="Arial"/>
        </w:rPr>
        <w:t xml:space="preserve"> games</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6C7B4C11" w14:textId="241F3F6C" w:rsidR="00EA51C7" w:rsidRDefault="00EA51C7" w:rsidP="009A2B24">
      <w:pPr>
        <w:spacing w:after="0"/>
        <w:rPr>
          <w:rFonts w:cs="Arial"/>
        </w:rPr>
      </w:pPr>
    </w:p>
    <w:p w14:paraId="5DD0E6AD" w14:textId="719D0966" w:rsidR="00EA51C7" w:rsidRPr="00EA51C7" w:rsidRDefault="00EA51C7" w:rsidP="009A2B24">
      <w:pPr>
        <w:spacing w:after="0"/>
        <w:rPr>
          <w:rFonts w:cs="Arial"/>
        </w:rPr>
      </w:pPr>
      <w:r>
        <w:rPr>
          <w:rFonts w:cs="Arial"/>
        </w:rPr>
        <w:t xml:space="preserve">“Serious games” were introduced as digital concepts in 2002 through the Serious Game Initiative which was spearheaded by David Rejeski and Ben Sawyer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De Gloria et al., 2014)</w:t>
      </w:r>
      <w:r>
        <w:rPr>
          <w:rFonts w:cs="Arial"/>
        </w:rPr>
        <w:fldChar w:fldCharType="end"/>
      </w:r>
      <w:r>
        <w:rPr>
          <w:rFonts w:cs="Arial"/>
        </w:rPr>
        <w:t xml:space="preserve">. The initial intention for serious games were for them to be used as a means of training certain tasks and skills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De Gloria et al., 2014)</w:t>
      </w:r>
      <w:r>
        <w:rPr>
          <w:rFonts w:cs="Arial"/>
        </w:rPr>
        <w:fldChar w:fldCharType="end"/>
      </w:r>
      <w:r>
        <w:rPr>
          <w:rFonts w:cs="Arial"/>
        </w:rPr>
        <w:t xml:space="preserve"> – this was typically done through simulation type games which will be discussed in the following subsection in greater detail.</w:t>
      </w:r>
    </w:p>
    <w:p w14:paraId="56AE6F8F" w14:textId="0B1031C1" w:rsidR="00B9500D" w:rsidRPr="00E410EC" w:rsidRDefault="00B9500D" w:rsidP="00EA51C7">
      <w:pPr>
        <w:spacing w:after="0"/>
        <w:rPr>
          <w:rFonts w:cs="Arial"/>
          <w:color w:val="8064A2" w:themeColor="accent4"/>
          <w:szCs w:val="22"/>
          <w:lang w:val="af-ZA"/>
        </w:rPr>
      </w:pPr>
      <w:r w:rsidRPr="007017BC">
        <w:rPr>
          <w:rFonts w:cs="Arial"/>
        </w:rPr>
        <w:t>Virvou, Katsionis and Manos (2005:54) mention that the endeavour to create serious games has yet to reach schools due to certain criticisms about games in general that hinders this.</w:t>
      </w:r>
      <w:r w:rsidR="00475FCF">
        <w:rPr>
          <w:rFonts w:cs="Arial"/>
        </w:rPr>
        <w:t xml:space="preserve"> This is due to the fact that discussions around games by educators have largely focused on the social consequences of playing games instead of the educational potential games hold </w:t>
      </w:r>
      <w:r w:rsidR="00475FCF">
        <w:rPr>
          <w:rFonts w:cs="Arial"/>
        </w:rPr>
        <w:fldChar w:fldCharType="begin"/>
      </w:r>
      <w:r w:rsidR="00380EE4">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475FCF">
        <w:rPr>
          <w:rFonts w:cs="Arial"/>
        </w:rPr>
        <w:fldChar w:fldCharType="separate"/>
      </w:r>
      <w:r w:rsidR="00380EE4">
        <w:rPr>
          <w:rFonts w:cs="Arial"/>
          <w:noProof/>
        </w:rPr>
        <w:t>(Squire, 2003)</w:t>
      </w:r>
      <w:r w:rsidR="00475FCF">
        <w:rPr>
          <w:rFonts w:cs="Arial"/>
        </w:rPr>
        <w:fldChar w:fldCharType="end"/>
      </w:r>
      <w:r w:rsidR="00475FCF">
        <w:rPr>
          <w:rFonts w:cs="Arial"/>
        </w:rPr>
        <w:t xml:space="preserve">. </w:t>
      </w:r>
      <w:r w:rsidR="007017BC">
        <w:rPr>
          <w:rFonts w:cs="Arial"/>
        </w:rPr>
        <w:t>Due to this t</w:t>
      </w:r>
      <w:r w:rsidRPr="007017BC">
        <w:rPr>
          <w:rFonts w:cs="Arial"/>
        </w:rPr>
        <w:t>he study of serious games became more theoretical and discussion-based at lower levels and more applied with actual use at higher levels</w:t>
      </w:r>
      <w:r w:rsidR="007017BC">
        <w:rPr>
          <w:rFonts w:cs="Arial"/>
        </w:rPr>
        <w:t>. This can be seen by implementations implemented i</w:t>
      </w:r>
      <w:r w:rsidRPr="007017BC">
        <w:rPr>
          <w:rFonts w:cs="Arial"/>
        </w:rPr>
        <w:t xml:space="preserve">n </w:t>
      </w:r>
      <w:r w:rsidR="007017BC">
        <w:rPr>
          <w:rFonts w:cs="Arial"/>
        </w:rPr>
        <w:t xml:space="preserve">several fields including medical rehabilitation, ecological studies, learning languages and business studies </w:t>
      </w:r>
      <w:r w:rsidR="007017BC">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 </w:instrText>
      </w:r>
      <w:r w:rsidR="00380EE4">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DATA </w:instrText>
      </w:r>
      <w:r w:rsidR="00380EE4">
        <w:rPr>
          <w:rFonts w:cs="Arial"/>
        </w:rPr>
      </w:r>
      <w:r w:rsidR="00380EE4">
        <w:rPr>
          <w:rFonts w:cs="Arial"/>
        </w:rPr>
        <w:fldChar w:fldCharType="end"/>
      </w:r>
      <w:r w:rsidR="007017BC">
        <w:rPr>
          <w:rFonts w:cs="Arial"/>
        </w:rPr>
      </w:r>
      <w:r w:rsidR="007017BC">
        <w:rPr>
          <w:rFonts w:cs="Arial"/>
        </w:rPr>
        <w:fldChar w:fldCharType="separate"/>
      </w:r>
      <w:r w:rsidR="00380EE4">
        <w:rPr>
          <w:rFonts w:cs="Arial"/>
          <w:noProof/>
        </w:rPr>
        <w:t>(Burke et al., 2009; Costanza et al., 2014; Ranalli, 2008; Tao et al., 2009)</w:t>
      </w:r>
      <w:r w:rsidR="007017BC">
        <w:rPr>
          <w:rFonts w:cs="Arial"/>
        </w:rPr>
        <w:fldChar w:fldCharType="end"/>
      </w:r>
      <w:r w:rsidRPr="007017BC">
        <w:rPr>
          <w:rFonts w:cs="Arial"/>
        </w:rPr>
        <w:t xml:space="preserve">. </w:t>
      </w:r>
    </w:p>
    <w:p w14:paraId="7CFA9444" w14:textId="77777777" w:rsidR="00B9500D" w:rsidRDefault="00B9500D" w:rsidP="009A2B24">
      <w:pPr>
        <w:keepLines w:val="0"/>
        <w:spacing w:after="0"/>
        <w:contextualSpacing/>
        <w:rPr>
          <w:rFonts w:cs="Arial"/>
          <w:szCs w:val="22"/>
        </w:rPr>
      </w:pPr>
    </w:p>
    <w:p w14:paraId="6FA73B0F" w14:textId="417404F1" w:rsidR="00F816E6" w:rsidRPr="00EA51C7" w:rsidRDefault="00F816E6" w:rsidP="00EA51C7">
      <w:pPr>
        <w:spacing w:after="0"/>
        <w:rPr>
          <w:rFonts w:cs="Arial"/>
          <w:noProof/>
        </w:rPr>
      </w:pPr>
      <w:r w:rsidRPr="00EA51C7">
        <w:rPr>
          <w:rFonts w:cs="Arial"/>
        </w:rPr>
        <w:lastRenderedPageBreak/>
        <w:t xml:space="preserve">These types of games have already had an impact on the military, medical and higher business education fields early in their conception and this trend continues to day with most serious games being used within the medical fields specifically </w:t>
      </w:r>
      <w:r w:rsidR="00EA51C7">
        <w:rPr>
          <w:rFonts w:cs="Arial"/>
          <w:noProof/>
        </w:rPr>
        <w:fldChar w:fldCharType="begin"/>
      </w:r>
      <w:r w:rsidR="00380EE4">
        <w:rPr>
          <w:rFonts w:cs="Arial"/>
          <w:noProof/>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00EA51C7">
        <w:rPr>
          <w:rFonts w:cs="Arial"/>
          <w:noProof/>
        </w:rPr>
        <w:fldChar w:fldCharType="separate"/>
      </w:r>
      <w:r w:rsidR="00380EE4">
        <w:rPr>
          <w:rFonts w:cs="Arial"/>
          <w:noProof/>
        </w:rPr>
        <w:t>(Annetta, 2008; De Gloria et al., 2014)</w:t>
      </w:r>
      <w:r w:rsidR="00EA51C7">
        <w:rPr>
          <w:rFonts w:cs="Arial"/>
          <w:noProof/>
        </w:rPr>
        <w:fldChar w:fldCharType="end"/>
      </w:r>
      <w:r w:rsidR="00EA51C7">
        <w:rPr>
          <w:rFonts w:cs="Arial"/>
          <w:noProof/>
        </w:rPr>
        <w:t xml:space="preserve">. </w:t>
      </w:r>
      <w:r w:rsidRPr="00EA51C7">
        <w:rPr>
          <w:rFonts w:cs="Arial"/>
        </w:rPr>
        <w:t xml:space="preserve">However, there were attempts to use serious games, as simulations, within physics and engineering </w:t>
      </w:r>
      <w:r w:rsidR="00EA51C7">
        <w:rPr>
          <w:rFonts w:cs="Arial"/>
          <w:noProof/>
        </w:rPr>
        <w:fldChar w:fldCharType="begin"/>
      </w:r>
      <w:r w:rsidR="00380EE4">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noProof/>
        </w:rPr>
        <w:instrText>‐</w:instrText>
      </w:r>
      <w:r w:rsidR="00380EE4">
        <w:rPr>
          <w:rFonts w:cs="Arial"/>
          <w:noProof/>
        </w:rPr>
        <w:instrText>of</w:instrText>
      </w:r>
      <w:r w:rsidR="00380EE4">
        <w:rPr>
          <w:rFonts w:ascii="Cambria Math" w:hAnsi="Cambria Math" w:cs="Cambria Math"/>
          <w:noProof/>
        </w:rPr>
        <w:instrText>‐</w:instrText>
      </w:r>
      <w:r w:rsidR="00380EE4">
        <w:rPr>
          <w:rFonts w:cs="Arial"/>
          <w:noProof/>
        </w:rPr>
        <w:instrText>the</w:instrText>
      </w:r>
      <w:r w:rsidR="00380EE4">
        <w:rPr>
          <w:rFonts w:ascii="Cambria Math" w:hAnsi="Cambria Math" w:cs="Cambria Math"/>
          <w:noProof/>
        </w:rPr>
        <w:instrText>‐</w:instrText>
      </w:r>
      <w:r w:rsidR="00380EE4">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A51C7">
        <w:rPr>
          <w:rFonts w:cs="Arial"/>
          <w:noProof/>
        </w:rPr>
        <w:fldChar w:fldCharType="separate"/>
      </w:r>
      <w:r w:rsidR="00380EE4">
        <w:rPr>
          <w:rFonts w:cs="Arial"/>
          <w:noProof/>
        </w:rPr>
        <w:t>(Deshpande &amp; Huang, 2011)</w:t>
      </w:r>
      <w:r w:rsidR="00EA51C7">
        <w:rPr>
          <w:rFonts w:cs="Arial"/>
          <w:noProof/>
        </w:rPr>
        <w:fldChar w:fldCharType="end"/>
      </w:r>
      <w:r w:rsidR="00EA51C7">
        <w:rPr>
          <w:rFonts w:cs="Arial"/>
          <w:noProof/>
        </w:rPr>
        <w:t>.</w:t>
      </w: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51" w:name="_Toc74484224"/>
      <w:r w:rsidRPr="005F73C6">
        <w:t>Games as Simulation</w:t>
      </w:r>
      <w:bookmarkEnd w:id="51"/>
    </w:p>
    <w:p w14:paraId="7025838E" w14:textId="723EF03A" w:rsidR="00F816E6" w:rsidRDefault="00E4090F" w:rsidP="00F816E6">
      <w:pPr>
        <w:spacing w:after="0"/>
      </w:pPr>
      <w:r>
        <w:t xml:space="preserve">Games have also found use as a means to simulate models, environments and a myriad of other systems. As mentioned in the previous subsection, there are a few games used for medical training </w:t>
      </w:r>
      <w:r>
        <w:fldChar w:fldCharType="begin"/>
      </w:r>
      <w:r w:rsidR="00380EE4">
        <w:instrText xml:space="preserve"> ADDIN EN.CITE &lt;EndNote&gt;&lt;Cite&gt;&lt;Author&gt;Burke&lt;/Author&gt;&lt;Year&gt;2009&lt;/Year&gt;&lt;RecNum&gt;22&lt;/RecNum&gt;&lt;DisplayText&gt;(Burke et al., 2009)&lt;/DisplayText&gt;&lt;record&gt;&lt;rec-number&gt;22&lt;/rec-number&gt;&lt;foreign-keys&gt;&lt;key app="EN" db-id="xxpxx9sx3tp9wcessx85vtt29p0f95settdz" timestamp="1623580064"&gt;22&lt;/key&gt;&lt;/foreign-keys&gt;&lt;ref-type name="Conference Proceedings"&gt;10&lt;/ref-type&gt;&lt;contributors&gt;&lt;authors&gt;&lt;author&gt;Burke, James William&lt;/author&gt;&lt;author&gt;McNeill, Michael&lt;/author&gt;&lt;author&gt;Charles, Darryl&lt;/author&gt;&lt;author&gt;Morrow, Philip&lt;/author&gt;&lt;author&gt;Crosbie, Jacqui&lt;/author&gt;&lt;author&gt;McDonough, Suzanne&lt;/author&gt;&lt;/authors&gt;&lt;/contributors&gt;&lt;titles&gt;&lt;title&gt;Serious games for upper limb rehabilitation following stroke&lt;/title&gt;&lt;secondary-title&gt;2009 Conference in Games and Virtual Worlds for Serious Applications&lt;/secondary-title&gt;&lt;/titles&gt;&lt;pages&gt;103-110&lt;/pages&gt;&lt;dates&gt;&lt;year&gt;2009&lt;/year&gt;&lt;/dates&gt;&lt;publisher&gt;IEEE&lt;/publisher&gt;&lt;isbn&gt;0769535887&lt;/isbn&gt;&lt;urls&gt;&lt;/urls&gt;&lt;/record&gt;&lt;/Cite&gt;&lt;/EndNote&gt;</w:instrText>
      </w:r>
      <w:r>
        <w:fldChar w:fldCharType="separate"/>
      </w:r>
      <w:r w:rsidR="00380EE4">
        <w:rPr>
          <w:noProof/>
        </w:rPr>
        <w:t>(Burke et al., 2009)</w:t>
      </w:r>
      <w:r>
        <w:fldChar w:fldCharType="end"/>
      </w:r>
      <w:r>
        <w:t xml:space="preserve"> and to be effective at teaching and demonstrating these topics, the digital games need to be used as a simulation.</w:t>
      </w:r>
    </w:p>
    <w:p w14:paraId="61E87837" w14:textId="4AAB060C" w:rsidR="00E4090F" w:rsidRDefault="00E4090F" w:rsidP="00F816E6">
      <w:pPr>
        <w:spacing w:after="0"/>
      </w:pPr>
    </w:p>
    <w:p w14:paraId="1E13DBEB" w14:textId="5C11E968" w:rsidR="00E4090F" w:rsidRDefault="00E4090F" w:rsidP="00F816E6">
      <w:pPr>
        <w:spacing w:after="0"/>
      </w:pPr>
      <w:r>
        <w:t>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w:t>
      </w:r>
      <w:r w:rsidR="005536C7">
        <w:t xml:space="preserve"> There are two main types of simulations, Hi-fidelity and low fidelity. Hi-fidelity simulations attempt to model every possible interaction in a given system, phenomena or environment as accurately as possible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 xml:space="preserve">. In contrast, a low fidelity simulation will make use of a fair bit of abstraction as it aims to only demonstrate a few key characteristics of the phenomena or environment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w:t>
      </w:r>
      <w:r w:rsidR="004D7B25">
        <w:t xml:space="preserve"> Games as simulations would comprise of both of these types depending in the content that it attempts to simulate,</w:t>
      </w:r>
    </w:p>
    <w:p w14:paraId="1CE36BC1" w14:textId="77777777" w:rsidR="00E4090F" w:rsidRPr="005F73C6" w:rsidRDefault="00E4090F" w:rsidP="00F816E6">
      <w:pPr>
        <w:spacing w:after="0"/>
      </w:pPr>
    </w:p>
    <w:p w14:paraId="4B511F48" w14:textId="755F5E2B" w:rsidR="00104EB9" w:rsidRDefault="00E4090F" w:rsidP="009A2B24">
      <w:pPr>
        <w:spacing w:after="0"/>
        <w:rPr>
          <w:rFonts w:cs="Arial"/>
        </w:rPr>
      </w:pPr>
      <w:r>
        <w:rPr>
          <w:rFonts w:cs="Arial"/>
        </w:rPr>
        <w:t>Deshpande and Huang (2011</w:t>
      </w:r>
      <w:r w:rsidR="00F816E6"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sidR="00380EE4">
        <w:rPr>
          <w:rFonts w:cs="Arial"/>
          <w:noProof/>
        </w:rPr>
        <w:t>(Deshpande &amp; Huang, 2011)</w:t>
      </w:r>
      <w:r>
        <w:rPr>
          <w:rFonts w:cs="Arial"/>
        </w:rPr>
        <w:fldChar w:fldCharType="end"/>
      </w:r>
      <w:r>
        <w:rPr>
          <w:rFonts w:cs="Arial"/>
        </w:rPr>
        <w:t>.</w:t>
      </w:r>
    </w:p>
    <w:p w14:paraId="35089AE3" w14:textId="506AEAA8" w:rsidR="00104EB9" w:rsidRDefault="00104EB9" w:rsidP="009A2B24">
      <w:pPr>
        <w:spacing w:after="0"/>
        <w:rPr>
          <w:rFonts w:cs="Arial"/>
        </w:rPr>
      </w:pPr>
    </w:p>
    <w:p w14:paraId="30B919BB" w14:textId="12DF995F" w:rsidR="00104EB9" w:rsidRPr="00E4090F" w:rsidRDefault="00104EB9" w:rsidP="009A2B24">
      <w:pPr>
        <w:spacing w:after="0"/>
      </w:pPr>
      <w:r>
        <w:rPr>
          <w:rFonts w:cs="Arial"/>
        </w:rPr>
        <w:t xml:space="preserve">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ough video games as a whole. Following this section, this study discusses how to link the learning theories of the previous section and the study of games together through a specific discussion on gamification. </w:t>
      </w: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52" w:name="_Toc74484225"/>
      <w:r w:rsidRPr="005F73C6">
        <w:lastRenderedPageBreak/>
        <w:t>Gamification</w:t>
      </w:r>
      <w:bookmarkEnd w:id="52"/>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5C35E1A8" w14:textId="7F07F951" w:rsidR="008D7C96" w:rsidRDefault="008D7C96" w:rsidP="009A2B24">
      <w:pPr>
        <w:spacing w:after="0"/>
      </w:pPr>
    </w:p>
    <w:p w14:paraId="72CDA843" w14:textId="1D521267" w:rsidR="002B5517" w:rsidRDefault="008D7C96" w:rsidP="009A2B24">
      <w:pPr>
        <w:spacing w:after="0"/>
      </w:pPr>
      <w:r>
        <w:t xml:space="preserve">Gamification can be defined as making use of game-like mechanics, aesthetics and </w:t>
      </w:r>
      <w:r w:rsidR="000D4596">
        <w:t>t</w:t>
      </w:r>
      <w:r>
        <w:t xml:space="preserve">hinking to create </w:t>
      </w:r>
      <w:r w:rsidR="000D4596">
        <w:t xml:space="preserve">motivation, solve problems and to produce a more suitable learning environment </w:t>
      </w:r>
      <w:r w:rsidR="000D4596">
        <w:fldChar w:fldCharType="begin"/>
      </w:r>
      <w:r w:rsidR="000D4596">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0D4596">
        <w:fldChar w:fldCharType="separate"/>
      </w:r>
      <w:r w:rsidR="000D4596">
        <w:rPr>
          <w:noProof/>
        </w:rPr>
        <w:t>(Kapp, 2012a)</w:t>
      </w:r>
      <w:r w:rsidR="000D4596">
        <w:fldChar w:fldCharType="end"/>
      </w:r>
      <w:r w:rsidR="000D4596">
        <w:t xml:space="preserve">. Kapp (2012b) states that while gamification makes use of game elements, it only makes use of a few of them as in a gamified system, in a gamification context, learners are not constantly engaged in playing the game as there are sections of respite from this, such as video explanations. </w:t>
      </w:r>
      <w:r w:rsidR="00F72249">
        <w:t xml:space="preserve">While elements such as points and achievements are found in most games, gamification strives to add more than just these to a classroom as with the absence of other elements and only points and badges, the resulting system is one that is dull </w:t>
      </w:r>
      <w:r w:rsidR="00F72249">
        <w:fldChar w:fldCharType="begin"/>
      </w:r>
      <w:r w:rsidR="00F72249">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72249">
        <w:fldChar w:fldCharType="separate"/>
      </w:r>
      <w:r w:rsidR="00F72249">
        <w:rPr>
          <w:noProof/>
        </w:rPr>
        <w:t>(Kapp, 2012b)</w:t>
      </w:r>
      <w:r w:rsidR="00F72249">
        <w:fldChar w:fldCharType="end"/>
      </w:r>
      <w:r w:rsidR="00F72249">
        <w:t>. Kapp (2012b) continues stating that gamification adds much more to create an interesting s</w:t>
      </w:r>
      <w:r w:rsidR="00532D62">
        <w:t>ystem such as narrative aspects and continuous feedback to learners to create and upkeep their motivation and engagement with the system.</w:t>
      </w:r>
    </w:p>
    <w:p w14:paraId="0F1C02C8" w14:textId="77777777" w:rsidR="002B5517" w:rsidRDefault="002B5517" w:rsidP="009A2B24">
      <w:pPr>
        <w:spacing w:after="0"/>
      </w:pPr>
    </w:p>
    <w:p w14:paraId="2B42EE93" w14:textId="1EF2685E" w:rsidR="00BC3E15" w:rsidRDefault="000D4596" w:rsidP="009A2B24">
      <w:pPr>
        <w:spacing w:after="0"/>
      </w:pPr>
      <w:r>
        <w:t xml:space="preserve">Gamification is often not implemented within a classroom but is rather presented to learners through some external means – such as a digital game </w:t>
      </w:r>
      <w:r w:rsidR="00A11E65">
        <w:fldChar w:fldCharType="begin"/>
      </w:r>
      <w:r w:rsidR="00A11E65">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A11E65">
        <w:fldChar w:fldCharType="separate"/>
      </w:r>
      <w:r w:rsidR="00A11E65">
        <w:rPr>
          <w:noProof/>
        </w:rPr>
        <w:t>(Kapp, 2012b)</w:t>
      </w:r>
      <w:r w:rsidR="00A11E65">
        <w:fldChar w:fldCharType="end"/>
      </w:r>
      <w:r>
        <w:t>.</w:t>
      </w:r>
      <w:r w:rsidR="002B5517">
        <w:t xml:space="preserve"> It should be noted however, that a serious game can be the result of the gamification of some content but gamification does not always have to produce a serious game as a result </w:t>
      </w:r>
      <w:r w:rsidR="002B5517">
        <w:fldChar w:fldCharType="begin"/>
      </w:r>
      <w:r w:rsidR="002B5517">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2B5517">
        <w:fldChar w:fldCharType="separate"/>
      </w:r>
      <w:r w:rsidR="002B5517">
        <w:rPr>
          <w:noProof/>
        </w:rPr>
        <w:t>(Kapp, 2012b)</w:t>
      </w:r>
      <w:r w:rsidR="002B5517">
        <w:fldChar w:fldCharType="end"/>
      </w:r>
      <w:r w:rsidR="002B5517">
        <w:t xml:space="preserve">. </w:t>
      </w:r>
      <w:r w:rsidR="00532D62">
        <w:t xml:space="preserve"> Kapp (2012a) </w:t>
      </w:r>
      <w:r w:rsidR="007D58FD">
        <w:t>d</w:t>
      </w:r>
      <w:r w:rsidR="00532D62">
        <w:t>escribes various types of knowledge and how to begin developing gamified system to</w:t>
      </w:r>
      <w:r w:rsidR="007D58FD">
        <w:t xml:space="preserve"> effectively teach each of them:</w:t>
      </w:r>
    </w:p>
    <w:p w14:paraId="6B4CB6C1" w14:textId="124F31AE" w:rsidR="00BC3E15" w:rsidRDefault="00BC3E15" w:rsidP="007D58FD">
      <w:pPr>
        <w:pStyle w:val="ListParagraph"/>
        <w:numPr>
          <w:ilvl w:val="0"/>
          <w:numId w:val="46"/>
        </w:numPr>
        <w:spacing w:after="0"/>
      </w:pPr>
      <w:r>
        <w:t>Declarative Knowledge</w:t>
      </w:r>
    </w:p>
    <w:p w14:paraId="02EA45E0" w14:textId="4A4D60EE" w:rsidR="00BC3E15" w:rsidRDefault="00BC3E15" w:rsidP="007D58FD">
      <w:pPr>
        <w:pStyle w:val="ListParagraph"/>
        <w:numPr>
          <w:ilvl w:val="0"/>
          <w:numId w:val="46"/>
        </w:numPr>
        <w:spacing w:after="0"/>
      </w:pPr>
      <w:r>
        <w:t>Conceptual Knowledge</w:t>
      </w:r>
    </w:p>
    <w:p w14:paraId="51D9CF64" w14:textId="7EC0C0A8" w:rsidR="00BC3E15" w:rsidRDefault="00BC3E15" w:rsidP="007D58FD">
      <w:pPr>
        <w:pStyle w:val="ListParagraph"/>
        <w:numPr>
          <w:ilvl w:val="0"/>
          <w:numId w:val="46"/>
        </w:numPr>
        <w:spacing w:after="0"/>
      </w:pPr>
      <w:r>
        <w:t>Rules-Based Knowledge</w:t>
      </w:r>
    </w:p>
    <w:p w14:paraId="2B41B8F1" w14:textId="2C0BF356" w:rsidR="00BC3E15" w:rsidRDefault="00BC3E15" w:rsidP="007D58FD">
      <w:pPr>
        <w:pStyle w:val="ListParagraph"/>
        <w:numPr>
          <w:ilvl w:val="0"/>
          <w:numId w:val="46"/>
        </w:numPr>
        <w:spacing w:after="0"/>
      </w:pPr>
      <w:r>
        <w:t>Procedural Knowledge</w:t>
      </w:r>
    </w:p>
    <w:p w14:paraId="47C605F2" w14:textId="768052EB" w:rsidR="00BC3E15" w:rsidRDefault="00BC3E15" w:rsidP="007D58FD">
      <w:pPr>
        <w:pStyle w:val="ListParagraph"/>
        <w:numPr>
          <w:ilvl w:val="0"/>
          <w:numId w:val="46"/>
        </w:numPr>
        <w:spacing w:after="0"/>
      </w:pPr>
      <w:r>
        <w:t>Soft Skills</w:t>
      </w:r>
    </w:p>
    <w:p w14:paraId="76867AF8" w14:textId="770E8201" w:rsidR="00BC3E15" w:rsidRDefault="00BC3E15" w:rsidP="007D58FD">
      <w:pPr>
        <w:pStyle w:val="ListParagraph"/>
        <w:numPr>
          <w:ilvl w:val="0"/>
          <w:numId w:val="46"/>
        </w:numPr>
        <w:spacing w:after="0"/>
      </w:pPr>
      <w:r>
        <w:t>Affective Knowledge</w:t>
      </w:r>
    </w:p>
    <w:p w14:paraId="029E5D59" w14:textId="2966EF22" w:rsidR="00BC3E15" w:rsidRDefault="007D58FD" w:rsidP="007D58FD">
      <w:pPr>
        <w:pStyle w:val="ListParagraph"/>
        <w:numPr>
          <w:ilvl w:val="0"/>
          <w:numId w:val="46"/>
        </w:numPr>
        <w:spacing w:after="0"/>
      </w:pPr>
      <w:r>
        <w:t>Psychomotor Domain</w:t>
      </w:r>
    </w:p>
    <w:p w14:paraId="6CF0C4F7" w14:textId="77777777" w:rsidR="007D58FD" w:rsidRDefault="007D58FD" w:rsidP="009A2B24">
      <w:pPr>
        <w:spacing w:after="0"/>
      </w:pPr>
    </w:p>
    <w:p w14:paraId="106F6D13" w14:textId="138C5310" w:rsidR="00283F5D" w:rsidRDefault="002B5517" w:rsidP="009A2B24">
      <w:pPr>
        <w:spacing w:after="0"/>
      </w:pPr>
      <w:r>
        <w:t xml:space="preserve">Gamification makes use of several procedures and processes </w:t>
      </w:r>
      <w:r w:rsidR="00532D62">
        <w:t>t</w:t>
      </w:r>
      <w:r>
        <w:t xml:space="preserve">hat are rooted in various academic theories, most notably ones found within pedagogy </w:t>
      </w:r>
      <w:r w:rsidR="00532D62">
        <w:t xml:space="preserve">and as such was discussed in the pedagogy section of this literature review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Pr>
          <w:noProof/>
        </w:rPr>
        <w:t>(Kapp, 2012b)</w:t>
      </w:r>
      <w:r>
        <w:fldChar w:fldCharType="end"/>
      </w:r>
      <w:r>
        <w:t>.</w:t>
      </w:r>
    </w:p>
    <w:p w14:paraId="164CA09E" w14:textId="5E9470DC"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53" w:name="_Toc74484226"/>
      <w:r w:rsidRPr="005F73C6">
        <w:lastRenderedPageBreak/>
        <w:t>Existing Gamified Teaching Systems and Educational Games</w:t>
      </w:r>
      <w:bookmarkEnd w:id="53"/>
    </w:p>
    <w:p w14:paraId="556FBAB2" w14:textId="261F015D"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0E841D56" w14:textId="47FE8C46" w:rsidR="0045660A" w:rsidRDefault="0045660A" w:rsidP="009A2B24">
      <w:pPr>
        <w:spacing w:after="0"/>
      </w:pPr>
    </w:p>
    <w:p w14:paraId="0B583033" w14:textId="1E78E204" w:rsidR="0045660A" w:rsidRDefault="0045660A" w:rsidP="00352B2A">
      <w:pPr>
        <w:spacing w:after="0"/>
      </w:pPr>
      <w:r w:rsidRPr="0045660A">
        <w:t xml:space="preserve">Dincelli </w:t>
      </w:r>
      <w:r>
        <w:t>and</w:t>
      </w:r>
      <w:r w:rsidRPr="0045660A">
        <w:t xml:space="preserve"> Chengalur-Smith</w:t>
      </w:r>
      <w:r>
        <w:t xml:space="preserve"> (2020) developed a game with the intention to train employees on certain security issues such as social engineering through social media.</w:t>
      </w:r>
      <w:r w:rsidR="00352B2A">
        <w:t xml:space="preserve">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rsidR="00352B2A">
        <w:fldChar w:fldCharType="begin"/>
      </w:r>
      <w:r w:rsidR="00352B2A">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00352B2A">
        <w:fldChar w:fldCharType="separate"/>
      </w:r>
      <w:r w:rsidR="00352B2A">
        <w:rPr>
          <w:noProof/>
        </w:rPr>
        <w:t>(Dincelli &amp; Chengalur-Smith, 2020)</w:t>
      </w:r>
      <w:r w:rsidR="00352B2A">
        <w:fldChar w:fldCharType="end"/>
      </w:r>
      <w:r w:rsidR="00352B2A">
        <w:t xml:space="preserve">. </w:t>
      </w:r>
      <w:r w:rsidR="00352B2A" w:rsidRPr="0045660A">
        <w:t xml:space="preserve">Dincelli </w:t>
      </w:r>
      <w:r w:rsidR="00352B2A">
        <w:t>and</w:t>
      </w:r>
      <w:r w:rsidR="00352B2A" w:rsidRPr="0045660A">
        <w:t xml:space="preserve"> Chengalur-Smith</w:t>
      </w:r>
      <w:r w:rsidR="00352B2A">
        <w:t xml:space="preserve"> (2020) discuss their approach to developing this artefact and make a few key decisions. The first is to apply some form of narrative, or story-based elements to the game, which allows for an agent to guide a user through he learning process presented </w:t>
      </w:r>
      <w:r w:rsidR="00352B2A">
        <w:fldChar w:fldCharType="begin"/>
      </w:r>
      <w:r w:rsidR="00352B2A">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rsidR="00352B2A">
        <w:fldChar w:fldCharType="separate"/>
      </w:r>
      <w:r w:rsidR="00352B2A">
        <w:rPr>
          <w:noProof/>
        </w:rPr>
        <w:t>(Dincelli &amp; Chengalur-Smith, 2020; Sheng et al., 2007)</w:t>
      </w:r>
      <w:r w:rsidR="00352B2A">
        <w:fldChar w:fldCharType="end"/>
      </w:r>
      <w:r w:rsidR="00352B2A">
        <w:t xml:space="preserve">. Another principle they made use of is reflection, which, when implemented, should provide time to users to think about the information and reflect on it </w:t>
      </w:r>
      <w:r w:rsidR="00352B2A">
        <w:fldChar w:fldCharType="begin"/>
      </w:r>
      <w:r w:rsidR="00352B2A">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rsidR="00352B2A">
        <w:fldChar w:fldCharType="separate"/>
      </w:r>
      <w:r w:rsidR="00352B2A">
        <w:rPr>
          <w:noProof/>
        </w:rPr>
        <w:t>(Dincelli &amp; Chengalur-Smith, 2020; Sheng et al., 2007)</w:t>
      </w:r>
      <w:r w:rsidR="00352B2A">
        <w:fldChar w:fldCharType="end"/>
      </w:r>
      <w:r w:rsidR="00352B2A">
        <w:t xml:space="preserve">. This study also goes on to mention further articles used in the construction of the artefact hen identifying what qualities they should make use of </w:t>
      </w:r>
      <w:r w:rsidR="00352B2A">
        <w:fldChar w:fldCharType="begin"/>
      </w:r>
      <w:r w:rsidR="00352B2A">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rsidR="00352B2A">
        <w:fldChar w:fldCharType="separate"/>
      </w:r>
      <w:r w:rsidR="00352B2A">
        <w:rPr>
          <w:noProof/>
        </w:rPr>
        <w:t>(Dincelli &amp; Chengalur-Smith, 2020; Liu et al., 2017)</w:t>
      </w:r>
      <w:r w:rsidR="00352B2A">
        <w:fldChar w:fldCharType="end"/>
      </w:r>
      <w:r w:rsidR="00352B2A">
        <w:t xml:space="preserve">. The conclusion this study came to was that a gamified system of any kind is more effective than traditional means and a game with graphics is easier for users comprehend </w:t>
      </w:r>
      <w:r w:rsidR="00352B2A">
        <w:fldChar w:fldCharType="begin"/>
      </w:r>
      <w:r w:rsidR="00352B2A">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00352B2A">
        <w:fldChar w:fldCharType="separate"/>
      </w:r>
      <w:r w:rsidR="00352B2A">
        <w:rPr>
          <w:noProof/>
        </w:rPr>
        <w:t>(Dincelli &amp; Chengalur-Smith, 2020)</w:t>
      </w:r>
      <w:r w:rsidR="00352B2A">
        <w:fldChar w:fldCharType="end"/>
      </w:r>
      <w:r w:rsidR="00352B2A">
        <w:t>.</w:t>
      </w:r>
    </w:p>
    <w:p w14:paraId="3A5A2AA3" w14:textId="77777777" w:rsidR="00976AE8" w:rsidRDefault="00976AE8" w:rsidP="009A2B24">
      <w:pPr>
        <w:spacing w:after="0"/>
      </w:pPr>
    </w:p>
    <w:p w14:paraId="30227F3D" w14:textId="47FE31C6" w:rsidR="00976AE8" w:rsidRDefault="0045660A" w:rsidP="0045660A">
      <w:pPr>
        <w:spacing w:after="0"/>
        <w:jc w:val="center"/>
      </w:pPr>
      <w:r>
        <w:rPr>
          <w:noProof/>
          <w:lang w:eastAsia="en-ZA"/>
        </w:rPr>
        <w:lastRenderedPageBreak/>
        <w:drawing>
          <wp:inline distT="0" distB="0" distL="0" distR="0" wp14:anchorId="3DACCCD6" wp14:editId="19D149B2">
            <wp:extent cx="4869364" cy="3590693"/>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a game.png"/>
                    <pic:cNvPicPr/>
                  </pic:nvPicPr>
                  <pic:blipFill>
                    <a:blip r:embed="rId12">
                      <a:extLst>
                        <a:ext uri="{28A0092B-C50C-407E-A947-70E740481C1C}">
                          <a14:useLocalDpi xmlns:a14="http://schemas.microsoft.com/office/drawing/2010/main" val="0"/>
                        </a:ext>
                      </a:extLst>
                    </a:blip>
                    <a:stretch>
                      <a:fillRect/>
                    </a:stretch>
                  </pic:blipFill>
                  <pic:spPr>
                    <a:xfrm>
                      <a:off x="0" y="0"/>
                      <a:ext cx="4869364" cy="3590693"/>
                    </a:xfrm>
                    <a:prstGeom prst="rect">
                      <a:avLst/>
                    </a:prstGeom>
                  </pic:spPr>
                </pic:pic>
              </a:graphicData>
            </a:graphic>
          </wp:inline>
        </w:drawing>
      </w:r>
    </w:p>
    <w:p w14:paraId="7DC862A6" w14:textId="030BF117" w:rsidR="0045660A" w:rsidRPr="00016542" w:rsidRDefault="0045660A" w:rsidP="0045660A">
      <w:pPr>
        <w:pStyle w:val="Caption"/>
        <w:jc w:val="center"/>
        <w:rPr>
          <w:color w:val="auto"/>
          <w:sz w:val="20"/>
        </w:rPr>
      </w:pPr>
      <w:bookmarkStart w:id="54" w:name="_Toc74498722"/>
      <w:r w:rsidRPr="00016542">
        <w:rPr>
          <w:color w:val="auto"/>
          <w:sz w:val="20"/>
        </w:rPr>
        <w:t xml:space="preserve">Figure </w:t>
      </w:r>
      <w:r w:rsidRPr="00016542">
        <w:rPr>
          <w:color w:val="auto"/>
          <w:sz w:val="20"/>
        </w:rPr>
        <w:fldChar w:fldCharType="begin"/>
      </w:r>
      <w:r w:rsidRPr="00016542">
        <w:rPr>
          <w:color w:val="auto"/>
          <w:sz w:val="20"/>
        </w:rPr>
        <w:instrText xml:space="preserve"> SEQ Figure \* ARABIC </w:instrText>
      </w:r>
      <w:r w:rsidRPr="00016542">
        <w:rPr>
          <w:color w:val="auto"/>
          <w:sz w:val="20"/>
        </w:rPr>
        <w:fldChar w:fldCharType="separate"/>
      </w:r>
      <w:r w:rsidR="00D41583">
        <w:rPr>
          <w:noProof/>
          <w:color w:val="auto"/>
          <w:sz w:val="20"/>
        </w:rPr>
        <w:t>2</w:t>
      </w:r>
      <w:r w:rsidRPr="00016542">
        <w:rPr>
          <w:color w:val="auto"/>
          <w:sz w:val="20"/>
        </w:rPr>
        <w:fldChar w:fldCharType="end"/>
      </w:r>
      <w:r w:rsidRPr="00016542">
        <w:rPr>
          <w:color w:val="auto"/>
          <w:sz w:val="20"/>
        </w:rPr>
        <w:t>: Example Frame from the SETA gamified training system</w:t>
      </w:r>
      <w:r w:rsidR="007D58FD">
        <w:rPr>
          <w:color w:val="auto"/>
          <w:sz w:val="20"/>
        </w:rPr>
        <w:t xml:space="preserve"> – Reused from</w:t>
      </w:r>
      <w:r w:rsidRPr="00016542">
        <w:rPr>
          <w:color w:val="auto"/>
          <w:sz w:val="20"/>
        </w:rPr>
        <w:t xml:space="preserve"> </w:t>
      </w:r>
      <w:r w:rsidRPr="00016542">
        <w:rPr>
          <w:color w:val="auto"/>
          <w:sz w:val="20"/>
        </w:rPr>
        <w:fldChar w:fldCharType="begin"/>
      </w:r>
      <w:r w:rsidR="00380EE4" w:rsidRPr="00016542">
        <w:rPr>
          <w:color w:val="auto"/>
          <w:sz w:val="20"/>
        </w:rP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Pr="00016542">
        <w:rPr>
          <w:color w:val="auto"/>
          <w:sz w:val="20"/>
        </w:rPr>
        <w:fldChar w:fldCharType="separate"/>
      </w:r>
      <w:r w:rsidR="00380EE4" w:rsidRPr="00016542">
        <w:rPr>
          <w:noProof/>
          <w:color w:val="auto"/>
          <w:sz w:val="20"/>
        </w:rPr>
        <w:t>(Dincelli &amp; Chengalur-Smith, 2020)</w:t>
      </w:r>
      <w:bookmarkEnd w:id="54"/>
      <w:r w:rsidRPr="00016542">
        <w:rPr>
          <w:color w:val="auto"/>
          <w:sz w:val="20"/>
        </w:rPr>
        <w:fldChar w:fldCharType="end"/>
      </w:r>
    </w:p>
    <w:p w14:paraId="398B4F31" w14:textId="77777777" w:rsidR="00B9500D" w:rsidRPr="005F73C6" w:rsidRDefault="00B9500D" w:rsidP="009A2B24">
      <w:pPr>
        <w:spacing w:after="0"/>
      </w:pPr>
    </w:p>
    <w:p w14:paraId="51D47936" w14:textId="1461D3B6" w:rsidR="00820B0B" w:rsidRDefault="00B9500D" w:rsidP="009A2B24">
      <w:pPr>
        <w:spacing w:after="0"/>
        <w:rPr>
          <w:rFonts w:cs="Arial"/>
        </w:rPr>
      </w:pPr>
      <w:r w:rsidRPr="00380EE4">
        <w:rPr>
          <w:rFonts w:cs="Arial"/>
        </w:rPr>
        <w:t xml:space="preserve">Annetta (2008) discusses multiple examples of </w:t>
      </w:r>
      <w:r w:rsidR="00380EE4">
        <w:rPr>
          <w:rFonts w:cs="Arial"/>
        </w:rPr>
        <w:t>educational games aimed towards younger audiences</w:t>
      </w:r>
      <w:r w:rsidR="00820B0B">
        <w:rPr>
          <w:rFonts w:cs="Arial"/>
        </w:rPr>
        <w:t xml:space="preserve">, such as Discover Babylon. This game was developed by the University of California in conjunction with several other institutes. It was a multiplayer game that made use of hi-fidelity simulation, as defined above, to accurately simulate mysteries around Babylon that ae solved by garnering an understanding of the Mesopotamian society of the city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It was designed for children just entering their teen years and made use of 3D photorealistic renderings of the city, shown in the figure below, as well as a question and answer management system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w:t>
      </w:r>
    </w:p>
    <w:p w14:paraId="040A9190" w14:textId="77777777" w:rsidR="00820B0B" w:rsidRDefault="00820B0B" w:rsidP="009A2B24">
      <w:pPr>
        <w:spacing w:after="0"/>
        <w:rPr>
          <w:rFonts w:cs="Arial"/>
        </w:rPr>
      </w:pPr>
    </w:p>
    <w:p w14:paraId="34AF46DB" w14:textId="4E3403DC" w:rsidR="00380EE4" w:rsidRDefault="00820B0B" w:rsidP="00820B0B">
      <w:pPr>
        <w:spacing w:after="0"/>
        <w:jc w:val="center"/>
        <w:rPr>
          <w:rFonts w:cs="Arial"/>
        </w:rPr>
      </w:pPr>
      <w:r>
        <w:rPr>
          <w:rFonts w:cs="Arial"/>
          <w:noProof/>
          <w:lang w:eastAsia="en-ZA"/>
        </w:rPr>
        <w:lastRenderedPageBreak/>
        <w:drawing>
          <wp:inline distT="0" distB="0" distL="0" distR="0" wp14:anchorId="586C88DB" wp14:editId="40E7339A">
            <wp:extent cx="3894076" cy="306658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coverBabylon.jpg"/>
                    <pic:cNvPicPr/>
                  </pic:nvPicPr>
                  <pic:blipFill>
                    <a:blip r:embed="rId13">
                      <a:extLst>
                        <a:ext uri="{28A0092B-C50C-407E-A947-70E740481C1C}">
                          <a14:useLocalDpi xmlns:a14="http://schemas.microsoft.com/office/drawing/2010/main" val="0"/>
                        </a:ext>
                      </a:extLst>
                    </a:blip>
                    <a:stretch>
                      <a:fillRect/>
                    </a:stretch>
                  </pic:blipFill>
                  <pic:spPr>
                    <a:xfrm>
                      <a:off x="0" y="0"/>
                      <a:ext cx="3911756" cy="3080508"/>
                    </a:xfrm>
                    <a:prstGeom prst="rect">
                      <a:avLst/>
                    </a:prstGeom>
                  </pic:spPr>
                </pic:pic>
              </a:graphicData>
            </a:graphic>
          </wp:inline>
        </w:drawing>
      </w:r>
    </w:p>
    <w:p w14:paraId="3C84F965" w14:textId="01E549B0" w:rsidR="00820B0B" w:rsidRDefault="00820B0B" w:rsidP="00820B0B">
      <w:pPr>
        <w:pStyle w:val="Caption"/>
        <w:jc w:val="center"/>
        <w:rPr>
          <w:color w:val="auto"/>
          <w:sz w:val="20"/>
        </w:rPr>
      </w:pPr>
      <w:bookmarkStart w:id="55" w:name="_Toc74498723"/>
      <w:r w:rsidRPr="00820B0B">
        <w:rPr>
          <w:color w:val="auto"/>
          <w:sz w:val="20"/>
        </w:rPr>
        <w:t xml:space="preserve">Figure </w:t>
      </w:r>
      <w:r w:rsidRPr="00820B0B">
        <w:rPr>
          <w:color w:val="auto"/>
          <w:sz w:val="20"/>
        </w:rPr>
        <w:fldChar w:fldCharType="begin"/>
      </w:r>
      <w:r w:rsidRPr="00820B0B">
        <w:rPr>
          <w:color w:val="auto"/>
          <w:sz w:val="20"/>
        </w:rPr>
        <w:instrText xml:space="preserve"> SEQ Figure \* ARABIC </w:instrText>
      </w:r>
      <w:r w:rsidRPr="00820B0B">
        <w:rPr>
          <w:color w:val="auto"/>
          <w:sz w:val="20"/>
        </w:rPr>
        <w:fldChar w:fldCharType="separate"/>
      </w:r>
      <w:r w:rsidR="00D41583">
        <w:rPr>
          <w:noProof/>
          <w:color w:val="auto"/>
          <w:sz w:val="20"/>
        </w:rPr>
        <w:t>3</w:t>
      </w:r>
      <w:r w:rsidRPr="00820B0B">
        <w:rPr>
          <w:color w:val="auto"/>
          <w:sz w:val="20"/>
        </w:rPr>
        <w:fldChar w:fldCharType="end"/>
      </w:r>
      <w:r w:rsidRPr="00820B0B">
        <w:rPr>
          <w:color w:val="auto"/>
          <w:sz w:val="20"/>
        </w:rPr>
        <w:t>: A screenshot from Discover Babylon</w:t>
      </w:r>
      <w:bookmarkEnd w:id="55"/>
    </w:p>
    <w:p w14:paraId="1BA48F84" w14:textId="77777777" w:rsidR="00820B0B" w:rsidRPr="00820B0B" w:rsidRDefault="00820B0B" w:rsidP="00820B0B"/>
    <w:p w14:paraId="15EBA11B" w14:textId="06EE9BEF" w:rsidR="00380EE4" w:rsidRDefault="00820B0B" w:rsidP="009A2B24">
      <w:pPr>
        <w:spacing w:after="0"/>
      </w:pPr>
      <w:r>
        <w:t xml:space="preserve">The Wolf Den is a virtual learning environment developed at North Carolina State University as a means to facilitate online and distance learning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xml:space="preserve">. The system facilitated for real-time communication between participants and allowed for students and teachers to engage in the development of role-play games as well as a means to teach online courses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xml:space="preserve">. This system also allowed for various “minigames”, one such example being a digital laboratory designed to test water samples and interact with chemicals usually fond within a chemistry lab – thus making use of hi-fidelity simulation as well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water testing lab example is pictured below;</w:t>
      </w:r>
    </w:p>
    <w:p w14:paraId="0AE0CFDB" w14:textId="79A6F5AC" w:rsidR="00820B0B" w:rsidRDefault="00820B0B" w:rsidP="00820B0B">
      <w:pPr>
        <w:spacing w:after="0"/>
        <w:jc w:val="center"/>
        <w:rPr>
          <w:rFonts w:cs="Arial"/>
        </w:rPr>
      </w:pPr>
      <w:r>
        <w:rPr>
          <w:rFonts w:cs="Arial"/>
          <w:noProof/>
          <w:lang w:eastAsia="en-ZA"/>
        </w:rPr>
        <w:lastRenderedPageBreak/>
        <w:drawing>
          <wp:inline distT="0" distB="0" distL="0" distR="0" wp14:anchorId="76ECD86A" wp14:editId="3561DB97">
            <wp:extent cx="4292436" cy="315579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lf den.png"/>
                    <pic:cNvPicPr/>
                  </pic:nvPicPr>
                  <pic:blipFill>
                    <a:blip r:embed="rId14">
                      <a:extLst>
                        <a:ext uri="{28A0092B-C50C-407E-A947-70E740481C1C}">
                          <a14:useLocalDpi xmlns:a14="http://schemas.microsoft.com/office/drawing/2010/main" val="0"/>
                        </a:ext>
                      </a:extLst>
                    </a:blip>
                    <a:stretch>
                      <a:fillRect/>
                    </a:stretch>
                  </pic:blipFill>
                  <pic:spPr>
                    <a:xfrm>
                      <a:off x="0" y="0"/>
                      <a:ext cx="4323556" cy="3178675"/>
                    </a:xfrm>
                    <a:prstGeom prst="rect">
                      <a:avLst/>
                    </a:prstGeom>
                  </pic:spPr>
                </pic:pic>
              </a:graphicData>
            </a:graphic>
          </wp:inline>
        </w:drawing>
      </w:r>
    </w:p>
    <w:p w14:paraId="152BB8DB" w14:textId="1918E17A" w:rsidR="00820B0B" w:rsidRPr="00820B0B" w:rsidRDefault="00820B0B" w:rsidP="00820B0B">
      <w:pPr>
        <w:pStyle w:val="Caption"/>
        <w:jc w:val="center"/>
        <w:rPr>
          <w:rFonts w:cs="Arial"/>
          <w:color w:val="auto"/>
          <w:sz w:val="20"/>
        </w:rPr>
      </w:pPr>
      <w:bookmarkStart w:id="56" w:name="_Toc74498724"/>
      <w:r w:rsidRPr="00820B0B">
        <w:rPr>
          <w:color w:val="auto"/>
          <w:sz w:val="20"/>
        </w:rPr>
        <w:t xml:space="preserve">Figure </w:t>
      </w:r>
      <w:r w:rsidRPr="00820B0B">
        <w:rPr>
          <w:color w:val="auto"/>
          <w:sz w:val="20"/>
        </w:rPr>
        <w:fldChar w:fldCharType="begin"/>
      </w:r>
      <w:r w:rsidRPr="00820B0B">
        <w:rPr>
          <w:color w:val="auto"/>
          <w:sz w:val="20"/>
        </w:rPr>
        <w:instrText xml:space="preserve"> SEQ Figure \* ARABIC </w:instrText>
      </w:r>
      <w:r w:rsidRPr="00820B0B">
        <w:rPr>
          <w:color w:val="auto"/>
          <w:sz w:val="20"/>
        </w:rPr>
        <w:fldChar w:fldCharType="separate"/>
      </w:r>
      <w:r w:rsidR="00D41583">
        <w:rPr>
          <w:noProof/>
          <w:color w:val="auto"/>
          <w:sz w:val="20"/>
        </w:rPr>
        <w:t>4</w:t>
      </w:r>
      <w:r w:rsidRPr="00820B0B">
        <w:rPr>
          <w:color w:val="auto"/>
          <w:sz w:val="20"/>
        </w:rPr>
        <w:fldChar w:fldCharType="end"/>
      </w:r>
      <w:r w:rsidRPr="00820B0B">
        <w:rPr>
          <w:color w:val="auto"/>
          <w:sz w:val="20"/>
        </w:rPr>
        <w:t>: A Wolf Den Mini</w:t>
      </w:r>
      <w:r w:rsidR="007D58FD">
        <w:rPr>
          <w:color w:val="auto"/>
          <w:sz w:val="20"/>
        </w:rPr>
        <w:t>game for Testing Water Samples - Reused</w:t>
      </w:r>
      <w:r w:rsidRPr="00820B0B">
        <w:rPr>
          <w:color w:val="auto"/>
          <w:sz w:val="20"/>
        </w:rPr>
        <w:t xml:space="preserve"> from </w:t>
      </w:r>
      <w:r w:rsidRPr="00820B0B">
        <w:rPr>
          <w:color w:val="auto"/>
          <w:sz w:val="20"/>
        </w:rPr>
        <w:fldChar w:fldCharType="begin"/>
      </w:r>
      <w:r w:rsidRPr="00820B0B">
        <w:rPr>
          <w:color w:val="auto"/>
          <w:sz w:val="20"/>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Pr="00820B0B">
        <w:rPr>
          <w:color w:val="auto"/>
          <w:sz w:val="20"/>
        </w:rPr>
        <w:fldChar w:fldCharType="separate"/>
      </w:r>
      <w:r w:rsidRPr="00820B0B">
        <w:rPr>
          <w:noProof/>
          <w:color w:val="auto"/>
          <w:sz w:val="20"/>
        </w:rPr>
        <w:t>(Annetta, 2008)</w:t>
      </w:r>
      <w:r w:rsidRPr="00820B0B">
        <w:rPr>
          <w:color w:val="auto"/>
          <w:sz w:val="20"/>
        </w:rPr>
        <w:fldChar w:fldCharType="end"/>
      </w:r>
      <w:bookmarkStart w:id="57" w:name="_GoBack"/>
      <w:bookmarkEnd w:id="56"/>
      <w:bookmarkEnd w:id="57"/>
    </w:p>
    <w:p w14:paraId="5D8EEEA4" w14:textId="42652FED" w:rsidR="00820B0B" w:rsidRDefault="00820B0B" w:rsidP="009A2B24">
      <w:pPr>
        <w:spacing w:after="0"/>
        <w:rPr>
          <w:rFonts w:cs="Arial"/>
        </w:rPr>
      </w:pPr>
      <w:r>
        <w:rPr>
          <w:rFonts w:cs="Arial"/>
        </w:rPr>
        <w:br w:type="textWrapping" w:clear="all"/>
        <w:t>A brief look a three serious game examples has shown that for an educational institution learning game, hi-fidelity simulation is more often used as the topics discussed require a full array of interactions while serious games meant for employee training that does not directly teach skills pertinent to their job, low fidelity simulation with some form of narrative is a solid approach.</w:t>
      </w:r>
    </w:p>
    <w:p w14:paraId="661C9FC9" w14:textId="77777777" w:rsidR="00B9500D" w:rsidRDefault="00B9500D" w:rsidP="009A2B24">
      <w:pPr>
        <w:spacing w:after="0"/>
      </w:pPr>
    </w:p>
    <w:p w14:paraId="732AE238" w14:textId="2ADCA4F0" w:rsidR="00C42FBE" w:rsidRPr="005F73C6" w:rsidRDefault="00C42FBE" w:rsidP="00C42FBE">
      <w:pPr>
        <w:pStyle w:val="Heading2"/>
        <w:spacing w:before="0" w:after="0"/>
        <w:jc w:val="both"/>
      </w:pPr>
      <w:bookmarkStart w:id="58" w:name="_Toc74484227"/>
      <w:r w:rsidRPr="005F73C6">
        <w:t>Potential Effects of Game-Based Learning</w:t>
      </w:r>
      <w:bookmarkEnd w:id="58"/>
    </w:p>
    <w:p w14:paraId="4F357661" w14:textId="370218A0" w:rsidR="00C42FBE" w:rsidRDefault="00976AE8" w:rsidP="00C42FBE">
      <w:pPr>
        <w:spacing w:after="0"/>
      </w:pPr>
      <w:r>
        <w:t>Lastly, this section will document various and effects of using game-based leaning in attempt to ensure the framework of qualities and principles developed can avoid introducing them into the system that will be developed. Specifically</w:t>
      </w:r>
      <w:r w:rsidR="00283F5D">
        <w:t xml:space="preserve">, this section will focus on several studies that discuss effect of games or elements of games. </w:t>
      </w:r>
    </w:p>
    <w:p w14:paraId="2224AE02" w14:textId="250E4EB7" w:rsidR="007307D1" w:rsidRDefault="007307D1" w:rsidP="00C42FBE">
      <w:pPr>
        <w:spacing w:after="0"/>
      </w:pPr>
    </w:p>
    <w:p w14:paraId="40EBE8C1" w14:textId="3D0E951F" w:rsidR="007307D1" w:rsidRDefault="007307D1" w:rsidP="00C42FBE">
      <w:pPr>
        <w:spacing w:after="0"/>
      </w:pPr>
      <w:r>
        <w:t xml:space="preserve">With the implementation of games as a means of learning, positive effects are obviously wanted over other. A study had developed a digital game to illustrate the executive function of being able to switch attention from one task to another effectively and quickly and found that participants that had several hours of playtime performed better on cognitive tests that tested the aforementioned skill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 xml:space="preserve">. This study also found that the increase in cognitive skills had not happened in some games but had in others, although they do not mention which games these are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w:t>
      </w:r>
      <w:r w:rsidR="00F405D3">
        <w:t xml:space="preserve"> </w:t>
      </w:r>
    </w:p>
    <w:p w14:paraId="737BAA10" w14:textId="68644032" w:rsidR="00D41583" w:rsidRDefault="00D41583" w:rsidP="00C42FBE">
      <w:pPr>
        <w:spacing w:after="0"/>
      </w:pPr>
    </w:p>
    <w:p w14:paraId="68FFBEAA" w14:textId="77777777" w:rsidR="00D41583" w:rsidRDefault="00D41583" w:rsidP="00C42FBE">
      <w:pPr>
        <w:spacing w:after="0"/>
      </w:pPr>
    </w:p>
    <w:p w14:paraId="510B40C7" w14:textId="45040F97" w:rsidR="00C42FBE" w:rsidRPr="005F73C6" w:rsidRDefault="00CA72A3" w:rsidP="00C42FBE">
      <w:pPr>
        <w:spacing w:after="0"/>
      </w:pPr>
      <w:r>
        <w:lastRenderedPageBreak/>
        <w:t xml:space="preserve">A study by </w:t>
      </w:r>
      <w:r>
        <w:rPr>
          <w:noProof/>
        </w:rPr>
        <w:t xml:space="preserve">Kristiadi et al. (2019) found that games that have an element of adventure to them tend to cause and develop positive behaviour in those who played them. This is, however, dependednt on seeral other requiements as well such as representayton based on knowlegem morality, ethics and cooperation </w:t>
      </w:r>
      <w:r>
        <w:rPr>
          <w:noProof/>
        </w:rPr>
        <w:fldChar w:fldCharType="begin"/>
      </w:r>
      <w:r>
        <w:rPr>
          <w:noProof/>
        </w:rPr>
        <w:instrText xml:space="preserve"> ADDIN EN.CITE &lt;EndNote&gt;&lt;Cite&gt;&lt;Author&gt;Kristiadi&lt;/Author&gt;&lt;Year&gt;2019&lt;/Year&gt;&lt;RecNum&gt;33&lt;/RecNum&gt;&lt;DisplayText&gt;(Kristiadi et al., 2019)&lt;/DisplayText&gt;&lt;record&gt;&lt;rec-number&gt;33&lt;/rec-number&gt;&lt;foreign-keys&gt;&lt;key app="EN" db-id="xxpxx9sx3tp9wcessx85vtt29p0f95settdz" timestamp="1623597729"&gt;33&lt;/key&gt;&lt;/foreign-keys&gt;&lt;ref-type name="Journal Article"&gt;17&lt;/ref-type&gt;&lt;contributors&gt;&lt;authors&gt;&lt;author&gt;Kristiadi, Dedy Prasetya&lt;/author&gt;&lt;author&gt;Hasanudin, Muhaimin&lt;/author&gt;&lt;author&gt;Sutrisno, Sutrisno&lt;/author&gt;&lt;author&gt;Suwarto, Suwarto&lt;/author&gt;&lt;/authors&gt;&lt;/contributors&gt;&lt;titles&gt;&lt;title&gt;The Effect of Adventure Video Games on the Development of Student’s Character and Behavior&lt;/title&gt;&lt;secondary-title&gt;International Journal for Educational and Vocational Studies&lt;/secondary-title&gt;&lt;/titles&gt;&lt;periodical&gt;&lt;full-title&gt;International Journal for Educational and Vocational Studies&lt;/full-title&gt;&lt;/periodical&gt;&lt;pages&gt;330-334&lt;/pages&gt;&lt;volume&gt;1&lt;/volume&gt;&lt;number&gt;4&lt;/number&gt;&lt;dates&gt;&lt;year&gt;2019&lt;/year&gt;&lt;/dates&gt;&lt;isbn&gt;2684-6950&lt;/isbn&gt;&lt;urls&gt;&lt;/urls&gt;&lt;/record&gt;&lt;/Cite&gt;&lt;/EndNote&gt;</w:instrText>
      </w:r>
      <w:r>
        <w:rPr>
          <w:noProof/>
        </w:rPr>
        <w:fldChar w:fldCharType="separate"/>
      </w:r>
      <w:r>
        <w:rPr>
          <w:noProof/>
        </w:rPr>
        <w:t>(Kristiadi et al., 2019)</w:t>
      </w:r>
      <w:r>
        <w:rPr>
          <w:noProof/>
        </w:rPr>
        <w:fldChar w:fldCharType="end"/>
      </w:r>
      <w:r>
        <w:rPr>
          <w:noProof/>
        </w:rPr>
        <w:t xml:space="preserve">. </w:t>
      </w:r>
    </w:p>
    <w:p w14:paraId="4C866461" w14:textId="77777777" w:rsidR="00D41583" w:rsidRPr="00D41583" w:rsidRDefault="00D41583" w:rsidP="00D41583">
      <w:pPr>
        <w:keepLines w:val="0"/>
        <w:spacing w:after="0"/>
        <w:contextualSpacing/>
        <w:rPr>
          <w:rFonts w:cs="Arial"/>
          <w:bCs/>
          <w:szCs w:val="22"/>
          <w:lang w:val="af-ZA"/>
        </w:rPr>
      </w:pPr>
    </w:p>
    <w:p w14:paraId="0DDDA296" w14:textId="15FF3159" w:rsidR="00C42FBE" w:rsidRPr="00D41583" w:rsidRDefault="00CA72A3" w:rsidP="00D41583">
      <w:pPr>
        <w:keepLines w:val="0"/>
        <w:spacing w:after="0"/>
        <w:contextualSpacing/>
        <w:rPr>
          <w:rFonts w:cs="Arial"/>
          <w:szCs w:val="22"/>
          <w:lang w:val="af-ZA"/>
        </w:rPr>
      </w:pPr>
      <w:r>
        <w:rPr>
          <w:rFonts w:cs="Arial"/>
          <w:noProof/>
          <w:szCs w:val="22"/>
          <w:lang w:val="af-ZA"/>
        </w:rPr>
        <w:t>Mertala and Meriläinen (2019)</w:t>
      </w:r>
      <w:r>
        <w:rPr>
          <w:rFonts w:cs="Arial"/>
          <w:szCs w:val="22"/>
          <w:lang w:val="af-ZA"/>
        </w:rPr>
        <w:t xml:space="preserve"> conducted a study into what type of games children were most interesed in and talked about in a meaningful way. The study found a few key influentioal games that most children mentioned, the most noeable being Minecraft and Super Mario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 xml:space="preserve">. The study goes on to discuss the “ideal game” tha each child designed through a drawing and it is clear that, as wih the aforentioned influential games, they are all vibrantly colourful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w:t>
      </w:r>
    </w:p>
    <w:p w14:paraId="20AB3A9A" w14:textId="2B673B26" w:rsidR="00D41583" w:rsidRDefault="00D41583" w:rsidP="00D41583">
      <w:pPr>
        <w:keepLines w:val="0"/>
        <w:spacing w:after="0"/>
        <w:contextualSpacing/>
        <w:rPr>
          <w:rFonts w:cs="Arial"/>
          <w:szCs w:val="22"/>
          <w:lang w:val="af-ZA"/>
        </w:rPr>
      </w:pPr>
    </w:p>
    <w:p w14:paraId="3254FAA5" w14:textId="17689CF4" w:rsidR="00956545" w:rsidRPr="00D41583" w:rsidRDefault="00FC5F29" w:rsidP="00D41583">
      <w:pPr>
        <w:keepLines w:val="0"/>
        <w:spacing w:after="0"/>
        <w:contextualSpacing/>
        <w:rPr>
          <w:rFonts w:cs="Arial"/>
          <w:szCs w:val="22"/>
          <w:lang w:val="af-ZA"/>
        </w:rPr>
      </w:pPr>
      <w:r>
        <w:rPr>
          <w:rFonts w:cs="Arial"/>
          <w:szCs w:val="22"/>
          <w:lang w:val="af-ZA"/>
        </w:rPr>
        <w:t>Wouters et al. (2013) conducted a meta-anylsis into the motivational effects of serious games and as such discuss various motivation based theories. It was found that serious games are a more effective</w:t>
      </w:r>
      <w:r w:rsidR="0040450D">
        <w:rPr>
          <w:rFonts w:cs="Arial"/>
          <w:szCs w:val="22"/>
          <w:lang w:val="af-ZA"/>
        </w:rPr>
        <w:t xml:space="preserve"> means on instruction than other contempory</w:t>
      </w:r>
      <w:r>
        <w:rPr>
          <w:rFonts w:cs="Arial"/>
          <w:szCs w:val="22"/>
          <w:lang w:val="af-ZA"/>
        </w:rPr>
        <w:t xml:space="preserve"> methods </w:t>
      </w:r>
      <w:r>
        <w:rPr>
          <w:rFonts w:cs="Arial"/>
          <w:szCs w:val="22"/>
          <w:lang w:val="af-ZA"/>
        </w:rPr>
        <w:fldChar w:fldCharType="begin"/>
      </w:r>
      <w:r>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Pr>
          <w:rFonts w:cs="Arial"/>
          <w:szCs w:val="22"/>
          <w:lang w:val="af-ZA"/>
        </w:rPr>
        <w:fldChar w:fldCharType="separate"/>
      </w:r>
      <w:r>
        <w:rPr>
          <w:rFonts w:cs="Arial"/>
          <w:noProof/>
          <w:szCs w:val="22"/>
          <w:lang w:val="af-ZA"/>
        </w:rPr>
        <w:t>(Wouters et al., 2013)</w:t>
      </w:r>
      <w:r>
        <w:rPr>
          <w:rFonts w:cs="Arial"/>
          <w:szCs w:val="22"/>
          <w:lang w:val="af-ZA"/>
        </w:rPr>
        <w:fldChar w:fldCharType="end"/>
      </w:r>
      <w:r>
        <w:rPr>
          <w:rFonts w:cs="Arial"/>
          <w:szCs w:val="22"/>
          <w:lang w:val="af-ZA"/>
        </w:rPr>
        <w:t xml:space="preserve">. </w:t>
      </w:r>
      <w:r w:rsidR="0038598F">
        <w:rPr>
          <w:rFonts w:cs="Arial"/>
          <w:szCs w:val="22"/>
          <w:lang w:val="af-ZA"/>
        </w:rPr>
        <w:t xml:space="preserve">Wouters et al. (2013) also found that the motivation of the participants making use of the game were not statistically more signifigant than those using traditional methods. One reason for this may be found in an explination of the self-determination heory of motivation, which links to intrinsic moivation desfined above in this literature review </w:t>
      </w:r>
      <w:r w:rsidR="0038598F">
        <w:rPr>
          <w:rFonts w:cs="Arial"/>
          <w:szCs w:val="22"/>
          <w:lang w:val="af-ZA"/>
        </w:rPr>
        <w:fldChar w:fldCharType="begin"/>
      </w:r>
      <w:r w:rsidR="0038598F">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sidR="0038598F">
        <w:rPr>
          <w:rFonts w:cs="Arial"/>
          <w:szCs w:val="22"/>
          <w:lang w:val="af-ZA"/>
        </w:rPr>
        <w:fldChar w:fldCharType="separate"/>
      </w:r>
      <w:r w:rsidR="0038598F">
        <w:rPr>
          <w:rFonts w:cs="Arial"/>
          <w:noProof/>
          <w:szCs w:val="22"/>
          <w:lang w:val="af-ZA"/>
        </w:rPr>
        <w:t>(Wouters et al., 2013)</w:t>
      </w:r>
      <w:r w:rsidR="0038598F">
        <w:rPr>
          <w:rFonts w:cs="Arial"/>
          <w:szCs w:val="22"/>
          <w:lang w:val="af-ZA"/>
        </w:rPr>
        <w:fldChar w:fldCharType="end"/>
      </w:r>
      <w:r w:rsidR="0038598F">
        <w:rPr>
          <w:rFonts w:cs="Arial"/>
          <w:szCs w:val="22"/>
          <w:lang w:val="af-ZA"/>
        </w:rPr>
        <w:t>.</w:t>
      </w:r>
    </w:p>
    <w:p w14:paraId="5F724F4E" w14:textId="77777777" w:rsidR="00D41583" w:rsidRPr="00D41583" w:rsidRDefault="00D41583" w:rsidP="00D41583">
      <w:pPr>
        <w:keepLines w:val="0"/>
        <w:spacing w:after="0"/>
        <w:contextualSpacing/>
        <w:rPr>
          <w:rFonts w:cs="Arial"/>
          <w:szCs w:val="22"/>
          <w:lang w:val="af-ZA"/>
        </w:rPr>
      </w:pPr>
    </w:p>
    <w:p w14:paraId="5593CF83" w14:textId="5DF9F6FC" w:rsidR="00D41583" w:rsidRPr="00D41583" w:rsidRDefault="00D41583" w:rsidP="00D41583">
      <w:pPr>
        <w:keepLines w:val="0"/>
        <w:spacing w:after="0"/>
        <w:contextualSpacing/>
        <w:rPr>
          <w:rFonts w:cs="Arial"/>
          <w:szCs w:val="22"/>
        </w:rPr>
      </w:pPr>
      <w:r>
        <w:rPr>
          <w:rFonts w:cs="Arial"/>
          <w:szCs w:val="22"/>
        </w:rPr>
        <w:t>Gomez et al. (2019) conducted a study into what effects of a prolonged exposure to playing a popular game franchise, Pok</w:t>
      </w:r>
      <w:r w:rsidRPr="00D41583">
        <w:rPr>
          <w:rFonts w:cs="Arial"/>
          <w:szCs w:val="22"/>
        </w:rPr>
        <w:t>é</w:t>
      </w:r>
      <w:r>
        <w:rPr>
          <w:rFonts w:cs="Arial"/>
          <w:szCs w:val="22"/>
        </w:rPr>
        <w:t xml:space="preserve">mon, as a child would have later in life as an adult. The study made use of several images and took images of the brain’s activity in participants while showing them these different images, examples of these pictures are shown below in the figure </w:t>
      </w:r>
      <w:r>
        <w:rPr>
          <w:rFonts w:cs="Arial"/>
          <w:szCs w:val="22"/>
        </w:rPr>
        <w:fldChar w:fldCharType="begin"/>
      </w:r>
      <w:r>
        <w:rPr>
          <w:rFonts w:cs="Arial"/>
          <w:szCs w:val="22"/>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Pr>
          <w:rFonts w:cs="Arial"/>
          <w:szCs w:val="22"/>
        </w:rPr>
        <w:fldChar w:fldCharType="separate"/>
      </w:r>
      <w:r>
        <w:rPr>
          <w:rFonts w:cs="Arial"/>
          <w:noProof/>
          <w:szCs w:val="22"/>
        </w:rPr>
        <w:t>(Gomez et al., 2019)</w:t>
      </w:r>
      <w:r>
        <w:rPr>
          <w:rFonts w:cs="Arial"/>
          <w:szCs w:val="22"/>
        </w:rPr>
        <w:fldChar w:fldCharType="end"/>
      </w:r>
      <w:r>
        <w:rPr>
          <w:rFonts w:cs="Arial"/>
          <w:szCs w:val="22"/>
        </w:rPr>
        <w:t xml:space="preserve">. The study found that people who did play Pokémon extensively as children, had different activity in their visual cortex when looking at the image of a Pokémon as compared to the other images in addition to the other participants, those who had no interaction with Pokémon growing up, had almost no activity when looking at images of Pokémon </w:t>
      </w:r>
      <w:r>
        <w:rPr>
          <w:rFonts w:cs="Arial"/>
          <w:szCs w:val="22"/>
        </w:rPr>
        <w:fldChar w:fldCharType="begin"/>
      </w:r>
      <w:r>
        <w:rPr>
          <w:rFonts w:cs="Arial"/>
          <w:szCs w:val="22"/>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Pr>
          <w:rFonts w:cs="Arial"/>
          <w:szCs w:val="22"/>
        </w:rPr>
        <w:fldChar w:fldCharType="separate"/>
      </w:r>
      <w:r>
        <w:rPr>
          <w:rFonts w:cs="Arial"/>
          <w:noProof/>
          <w:szCs w:val="22"/>
        </w:rPr>
        <w:t>(Gomez et al., 2019)</w:t>
      </w:r>
      <w:r>
        <w:rPr>
          <w:rFonts w:cs="Arial"/>
          <w:szCs w:val="22"/>
        </w:rPr>
        <w:fldChar w:fldCharType="end"/>
      </w:r>
      <w:r>
        <w:rPr>
          <w:rFonts w:cs="Arial"/>
          <w:szCs w:val="22"/>
        </w:rPr>
        <w:t>. Gomez et al. (2019) suggest that during the period of early development that participants were exposed to Pokémon is also when the brain is most responsive to visual stimuli.</w:t>
      </w:r>
    </w:p>
    <w:p w14:paraId="5D75F6D1" w14:textId="713FA6B0" w:rsidR="00D41583" w:rsidRDefault="00D41583" w:rsidP="009A2B24">
      <w:pPr>
        <w:spacing w:after="0"/>
      </w:pPr>
    </w:p>
    <w:p w14:paraId="094B1830" w14:textId="77777777" w:rsidR="00D41583" w:rsidRPr="00D41583" w:rsidRDefault="00D41583" w:rsidP="00D41583">
      <w:pPr>
        <w:pStyle w:val="Caption"/>
        <w:jc w:val="center"/>
        <w:rPr>
          <w:color w:val="auto"/>
        </w:rPr>
      </w:pPr>
      <w:r w:rsidRPr="00D41583">
        <w:rPr>
          <w:noProof/>
          <w:color w:val="auto"/>
          <w:lang w:eastAsia="en-ZA"/>
        </w:rPr>
        <w:lastRenderedPageBreak/>
        <w:drawing>
          <wp:inline distT="0" distB="0" distL="0" distR="0" wp14:anchorId="3C85032A" wp14:editId="16F8A6E9">
            <wp:extent cx="4481057"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kemonstudy.png"/>
                    <pic:cNvPicPr/>
                  </pic:nvPicPr>
                  <pic:blipFill>
                    <a:blip r:embed="rId15">
                      <a:extLst>
                        <a:ext uri="{28A0092B-C50C-407E-A947-70E740481C1C}">
                          <a14:useLocalDpi xmlns:a14="http://schemas.microsoft.com/office/drawing/2010/main" val="0"/>
                        </a:ext>
                      </a:extLst>
                    </a:blip>
                    <a:stretch>
                      <a:fillRect/>
                    </a:stretch>
                  </pic:blipFill>
                  <pic:spPr>
                    <a:xfrm>
                      <a:off x="0" y="0"/>
                      <a:ext cx="4509694" cy="2434811"/>
                    </a:xfrm>
                    <a:prstGeom prst="rect">
                      <a:avLst/>
                    </a:prstGeom>
                  </pic:spPr>
                </pic:pic>
              </a:graphicData>
            </a:graphic>
          </wp:inline>
        </w:drawing>
      </w:r>
    </w:p>
    <w:p w14:paraId="31EAAA9F" w14:textId="68B2B00D" w:rsidR="00D41583" w:rsidRPr="00D41583" w:rsidRDefault="00D41583" w:rsidP="00D41583">
      <w:pPr>
        <w:pStyle w:val="Caption"/>
        <w:jc w:val="center"/>
        <w:rPr>
          <w:color w:val="auto"/>
          <w:sz w:val="20"/>
        </w:rPr>
      </w:pPr>
      <w:bookmarkStart w:id="59" w:name="_Toc74498725"/>
      <w:r w:rsidRPr="00D41583">
        <w:rPr>
          <w:color w:val="auto"/>
          <w:sz w:val="20"/>
        </w:rPr>
        <w:t xml:space="preserve">Figure </w:t>
      </w:r>
      <w:r w:rsidRPr="00D41583">
        <w:rPr>
          <w:color w:val="auto"/>
          <w:sz w:val="20"/>
        </w:rPr>
        <w:fldChar w:fldCharType="begin"/>
      </w:r>
      <w:r w:rsidRPr="00D41583">
        <w:rPr>
          <w:color w:val="auto"/>
          <w:sz w:val="20"/>
        </w:rPr>
        <w:instrText xml:space="preserve"> SEQ Figure \* ARABIC </w:instrText>
      </w:r>
      <w:r w:rsidRPr="00D41583">
        <w:rPr>
          <w:color w:val="auto"/>
          <w:sz w:val="20"/>
        </w:rPr>
        <w:fldChar w:fldCharType="separate"/>
      </w:r>
      <w:r w:rsidRPr="00D41583">
        <w:rPr>
          <w:noProof/>
          <w:color w:val="auto"/>
          <w:sz w:val="20"/>
        </w:rPr>
        <w:t>5</w:t>
      </w:r>
      <w:r w:rsidRPr="00D41583">
        <w:rPr>
          <w:color w:val="auto"/>
          <w:sz w:val="20"/>
        </w:rPr>
        <w:fldChar w:fldCharType="end"/>
      </w:r>
      <w:r w:rsidRPr="00D41583">
        <w:rPr>
          <w:color w:val="auto"/>
          <w:sz w:val="20"/>
        </w:rPr>
        <w:t xml:space="preserve">: Example Images Used in The Study </w:t>
      </w:r>
      <w:r w:rsidR="007D58FD">
        <w:rPr>
          <w:color w:val="auto"/>
          <w:sz w:val="20"/>
        </w:rPr>
        <w:t xml:space="preserve">– Reused form </w:t>
      </w:r>
      <w:r w:rsidRPr="00D41583">
        <w:rPr>
          <w:color w:val="auto"/>
          <w:sz w:val="20"/>
        </w:rPr>
        <w:fldChar w:fldCharType="begin"/>
      </w:r>
      <w:r w:rsidRPr="00D41583">
        <w:rPr>
          <w:color w:val="auto"/>
          <w:sz w:val="20"/>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sidRPr="00D41583">
        <w:rPr>
          <w:color w:val="auto"/>
          <w:sz w:val="20"/>
        </w:rPr>
        <w:fldChar w:fldCharType="separate"/>
      </w:r>
      <w:r w:rsidRPr="00D41583">
        <w:rPr>
          <w:noProof/>
          <w:color w:val="auto"/>
          <w:sz w:val="20"/>
        </w:rPr>
        <w:t>(Gomez et al., 2019)</w:t>
      </w:r>
      <w:bookmarkEnd w:id="59"/>
      <w:r w:rsidRPr="00D41583">
        <w:rPr>
          <w:color w:val="auto"/>
          <w:sz w:val="20"/>
        </w:rPr>
        <w:fldChar w:fldCharType="end"/>
      </w:r>
    </w:p>
    <w:p w14:paraId="1C199405" w14:textId="24967EA3" w:rsidR="00B9500D" w:rsidRPr="005F73C6" w:rsidRDefault="00B9500D" w:rsidP="009A2B24">
      <w:pPr>
        <w:spacing w:after="0"/>
      </w:pPr>
    </w:p>
    <w:p w14:paraId="1C50320D" w14:textId="77777777" w:rsidR="00B9500D" w:rsidRPr="005F73C6" w:rsidRDefault="00B9500D" w:rsidP="009A2B24">
      <w:pPr>
        <w:pStyle w:val="Heading2"/>
        <w:spacing w:before="0" w:after="0"/>
        <w:jc w:val="both"/>
      </w:pPr>
      <w:bookmarkStart w:id="60" w:name="_Toc74484228"/>
      <w:r w:rsidRPr="005F73C6">
        <w:t>Conclusion/Summary</w:t>
      </w:r>
      <w:bookmarkEnd w:id="60"/>
    </w:p>
    <w:p w14:paraId="3EE3F9DF" w14:textId="511F0DC9" w:rsidR="00844305" w:rsidRDefault="00B9500D" w:rsidP="006A33FC">
      <w:pPr>
        <w:spacing w:after="0"/>
      </w:pPr>
      <w:r w:rsidRPr="005F73C6">
        <w:t>Damn, shit works….</w:t>
      </w:r>
      <w:r w:rsidR="00844305">
        <w:br w:type="page"/>
      </w:r>
    </w:p>
    <w:p w14:paraId="4AF5BC19" w14:textId="77777777" w:rsidR="00230E62" w:rsidRPr="005F73C6" w:rsidRDefault="00230E62" w:rsidP="00D061EA">
      <w:pPr>
        <w:pStyle w:val="Chapter"/>
        <w:spacing w:after="0"/>
      </w:pPr>
      <w:bookmarkStart w:id="61" w:name="_Toc74484229"/>
      <w:r w:rsidRPr="005F73C6">
        <w:lastRenderedPageBreak/>
        <w:t>Reference List</w:t>
      </w:r>
      <w:bookmarkEnd w:id="61"/>
    </w:p>
    <w:bookmarkEnd w:id="29"/>
    <w:bookmarkEnd w:id="30"/>
    <w:p w14:paraId="0373875B" w14:textId="77777777" w:rsidR="00F72249" w:rsidRPr="00F72249" w:rsidRDefault="003E0258" w:rsidP="00F72249">
      <w:pPr>
        <w:pStyle w:val="EndNoteBibliography"/>
        <w:spacing w:after="0"/>
        <w:ind w:left="720" w:hanging="720"/>
      </w:pPr>
      <w:r w:rsidRPr="005F73C6">
        <w:fldChar w:fldCharType="begin"/>
      </w:r>
      <w:r w:rsidRPr="005F73C6">
        <w:instrText xml:space="preserve"> ADDIN EN.REFLIST </w:instrText>
      </w:r>
      <w:r w:rsidRPr="005F73C6">
        <w:fldChar w:fldCharType="separate"/>
      </w:r>
      <w:r w:rsidR="00F72249" w:rsidRPr="00F72249">
        <w:t xml:space="preserve">Ackoff, R. L. (1991). Teaching versus learning. </w:t>
      </w:r>
      <w:r w:rsidR="00F72249" w:rsidRPr="00F72249">
        <w:rPr>
          <w:i/>
        </w:rPr>
        <w:t>Systems practice</w:t>
      </w:r>
      <w:r w:rsidR="00F72249" w:rsidRPr="00F72249">
        <w:t>,</w:t>
      </w:r>
      <w:r w:rsidR="00F72249" w:rsidRPr="00F72249">
        <w:rPr>
          <w:i/>
        </w:rPr>
        <w:t xml:space="preserve"> 4</w:t>
      </w:r>
      <w:r w:rsidR="00F72249" w:rsidRPr="00F72249">
        <w:t xml:space="preserve">(3), 179-180. </w:t>
      </w:r>
    </w:p>
    <w:p w14:paraId="144148AE" w14:textId="77777777" w:rsidR="00F72249" w:rsidRPr="00F72249" w:rsidRDefault="00F72249" w:rsidP="00F72249">
      <w:pPr>
        <w:pStyle w:val="EndNoteBibliography"/>
        <w:spacing w:after="0"/>
        <w:ind w:left="720" w:hanging="720"/>
      </w:pPr>
      <w:r w:rsidRPr="00F72249">
        <w:t xml:space="preserve">Ackoff, R. L., &amp; Greenberg, D. (2008). </w:t>
      </w:r>
      <w:r w:rsidRPr="00F72249">
        <w:rPr>
          <w:i/>
        </w:rPr>
        <w:t>Turning learning right side up: Putting education back on track</w:t>
      </w:r>
      <w:r w:rsidRPr="00F72249">
        <w:t xml:space="preserve">. Pearson Prentice Hall. </w:t>
      </w:r>
    </w:p>
    <w:p w14:paraId="6F39E7D0" w14:textId="77777777" w:rsidR="00F72249" w:rsidRPr="00F72249" w:rsidRDefault="00F72249" w:rsidP="00F72249">
      <w:pPr>
        <w:pStyle w:val="EndNoteBibliography"/>
        <w:spacing w:after="0"/>
        <w:ind w:left="720" w:hanging="720"/>
      </w:pPr>
      <w:r w:rsidRPr="00F72249">
        <w:t xml:space="preserve">Annetta, L. A. (2008). Video games in education: Why they should be used and how they are being used. </w:t>
      </w:r>
      <w:r w:rsidRPr="00F72249">
        <w:rPr>
          <w:i/>
        </w:rPr>
        <w:t>Theory into practice</w:t>
      </w:r>
      <w:r w:rsidRPr="00F72249">
        <w:t>,</w:t>
      </w:r>
      <w:r w:rsidRPr="00F72249">
        <w:rPr>
          <w:i/>
        </w:rPr>
        <w:t xml:space="preserve"> 47</w:t>
      </w:r>
      <w:r w:rsidRPr="00F72249">
        <w:t xml:space="preserve">(3), 229-239. </w:t>
      </w:r>
    </w:p>
    <w:p w14:paraId="191D7CC5" w14:textId="77777777" w:rsidR="00F72249" w:rsidRPr="00F72249" w:rsidRDefault="00F72249" w:rsidP="00F72249">
      <w:pPr>
        <w:pStyle w:val="EndNoteBibliography"/>
        <w:spacing w:after="0"/>
        <w:ind w:left="720" w:hanging="720"/>
      </w:pPr>
      <w:r w:rsidRPr="00F72249">
        <w:t xml:space="preserve">Burke, J. W., McNeill, M., Charles, D., Morrow, P., Crosbie, J., &amp; McDonough, S. (2009). Serious games for upper limb rehabilitation following stroke. 2009 Conference in Games and Virtual Worlds for Serious Applications, </w:t>
      </w:r>
    </w:p>
    <w:p w14:paraId="4C458456" w14:textId="77777777" w:rsidR="00F72249" w:rsidRPr="00F72249" w:rsidRDefault="00F72249" w:rsidP="00F72249">
      <w:pPr>
        <w:pStyle w:val="EndNoteBibliography"/>
        <w:spacing w:after="0"/>
        <w:ind w:left="720" w:hanging="720"/>
      </w:pPr>
      <w:r w:rsidRPr="00F72249">
        <w:t xml:space="preserve">Costanza, R., Chichakly, K., Dale, V., Farber, S., Finnigan, D., Grigg, K., Heckbert, S., Kubiszewski, I., Lee, H., &amp; Liu, S. (2014). Simulation games that integrate research, entertainment, and learning around ecosystem services. </w:t>
      </w:r>
      <w:r w:rsidRPr="00F72249">
        <w:rPr>
          <w:i/>
        </w:rPr>
        <w:t>Ecosystem Services</w:t>
      </w:r>
      <w:r w:rsidRPr="00F72249">
        <w:t>,</w:t>
      </w:r>
      <w:r w:rsidRPr="00F72249">
        <w:rPr>
          <w:i/>
        </w:rPr>
        <w:t xml:space="preserve"> 10</w:t>
      </w:r>
      <w:r w:rsidRPr="00F72249">
        <w:t xml:space="preserve">, 195-201. </w:t>
      </w:r>
    </w:p>
    <w:p w14:paraId="769A2322" w14:textId="77777777" w:rsidR="00F72249" w:rsidRPr="00F72249" w:rsidRDefault="00F72249" w:rsidP="00F72249">
      <w:pPr>
        <w:pStyle w:val="EndNoteBibliography"/>
        <w:spacing w:after="0"/>
        <w:ind w:left="720" w:hanging="720"/>
      </w:pPr>
      <w:r w:rsidRPr="00F72249">
        <w:t xml:space="preserve">De Gloria, A., Bellotti, F., &amp; Berta, R. (2014). Serious Games for education and training. </w:t>
      </w:r>
      <w:r w:rsidRPr="00F72249">
        <w:rPr>
          <w:i/>
        </w:rPr>
        <w:t>International Journal of Serious Games</w:t>
      </w:r>
      <w:r w:rsidRPr="00F72249">
        <w:t>,</w:t>
      </w:r>
      <w:r w:rsidRPr="00F72249">
        <w:rPr>
          <w:i/>
        </w:rPr>
        <w:t xml:space="preserve"> 1</w:t>
      </w:r>
      <w:r w:rsidRPr="00F72249">
        <w:t xml:space="preserve">(1). </w:t>
      </w:r>
    </w:p>
    <w:p w14:paraId="5D83A5E7" w14:textId="77777777" w:rsidR="00F72249" w:rsidRPr="00F72249" w:rsidRDefault="00F72249" w:rsidP="00F72249">
      <w:pPr>
        <w:pStyle w:val="EndNoteBibliography"/>
        <w:spacing w:after="0"/>
        <w:ind w:left="720" w:hanging="720"/>
      </w:pPr>
      <w:r w:rsidRPr="00F72249">
        <w:t xml:space="preserve">Dempsey, J. V., Lucassen, B. A., Haynes, L. L., &amp; Casey, M. S. (1996). Instructional Applications of Computer Games. </w:t>
      </w:r>
    </w:p>
    <w:p w14:paraId="42A3C518" w14:textId="77777777" w:rsidR="00F72249" w:rsidRPr="00F72249" w:rsidRDefault="00F72249" w:rsidP="00F72249">
      <w:pPr>
        <w:pStyle w:val="EndNoteBibliography"/>
        <w:spacing w:after="0"/>
        <w:ind w:left="720" w:hanging="720"/>
      </w:pPr>
      <w:r w:rsidRPr="00F72249">
        <w:t>Deshpande, A. A., &amp; Huang, S. H. (2011). Simulation games in engineering education: A state</w:t>
      </w:r>
      <w:r w:rsidRPr="00F72249">
        <w:rPr>
          <w:rFonts w:ascii="Cambria Math" w:hAnsi="Cambria Math" w:cs="Cambria Math"/>
        </w:rPr>
        <w:t>‐</w:t>
      </w:r>
      <w:r w:rsidRPr="00F72249">
        <w:t>of</w:t>
      </w:r>
      <w:r w:rsidRPr="00F72249">
        <w:rPr>
          <w:rFonts w:ascii="Cambria Math" w:hAnsi="Cambria Math" w:cs="Cambria Math"/>
        </w:rPr>
        <w:t>‐</w:t>
      </w:r>
      <w:r w:rsidRPr="00F72249">
        <w:t>the</w:t>
      </w:r>
      <w:r w:rsidRPr="00F72249">
        <w:rPr>
          <w:rFonts w:ascii="Cambria Math" w:hAnsi="Cambria Math" w:cs="Cambria Math"/>
        </w:rPr>
        <w:t>‐</w:t>
      </w:r>
      <w:r w:rsidRPr="00F72249">
        <w:t xml:space="preserve">art review. </w:t>
      </w:r>
      <w:r w:rsidRPr="00F72249">
        <w:rPr>
          <w:i/>
        </w:rPr>
        <w:t>Computer applications in engineering education</w:t>
      </w:r>
      <w:r w:rsidRPr="00F72249">
        <w:t>,</w:t>
      </w:r>
      <w:r w:rsidRPr="00F72249">
        <w:rPr>
          <w:i/>
        </w:rPr>
        <w:t xml:space="preserve"> 19</w:t>
      </w:r>
      <w:r w:rsidRPr="00F72249">
        <w:t xml:space="preserve">(3), 399-410. </w:t>
      </w:r>
    </w:p>
    <w:p w14:paraId="2C4DF485" w14:textId="77777777" w:rsidR="00F72249" w:rsidRPr="00F72249" w:rsidRDefault="00F72249" w:rsidP="00F72249">
      <w:pPr>
        <w:pStyle w:val="EndNoteBibliography"/>
        <w:spacing w:after="0"/>
        <w:ind w:left="720" w:hanging="720"/>
      </w:pPr>
      <w:r w:rsidRPr="00F72249">
        <w:t xml:space="preserve">Dincelli, E., &amp; Chengalur-Smith, I. (2020). Choose your own training adventure: designing a gamified SETA artefact for improving information security and privacy through interactive storytelling. </w:t>
      </w:r>
      <w:r w:rsidRPr="00F72249">
        <w:rPr>
          <w:i/>
        </w:rPr>
        <w:t>European Journal of Information Systems</w:t>
      </w:r>
      <w:r w:rsidRPr="00F72249">
        <w:t>,</w:t>
      </w:r>
      <w:r w:rsidRPr="00F72249">
        <w:rPr>
          <w:i/>
        </w:rPr>
        <w:t xml:space="preserve"> 29</w:t>
      </w:r>
      <w:r w:rsidRPr="00F72249">
        <w:t xml:space="preserve">(6), 669-687. </w:t>
      </w:r>
    </w:p>
    <w:p w14:paraId="7A4AA218" w14:textId="77777777" w:rsidR="00F72249" w:rsidRPr="00F72249" w:rsidRDefault="00F72249" w:rsidP="00F72249">
      <w:pPr>
        <w:pStyle w:val="EndNoteBibliography"/>
        <w:spacing w:after="0"/>
        <w:ind w:left="720" w:hanging="720"/>
      </w:pPr>
      <w:r w:rsidRPr="00F72249">
        <w:t xml:space="preserve">Eskelinen, M. (2001). The gaming situation. </w:t>
      </w:r>
      <w:r w:rsidRPr="00F72249">
        <w:rPr>
          <w:i/>
        </w:rPr>
        <w:t>Game studies</w:t>
      </w:r>
      <w:r w:rsidRPr="00F72249">
        <w:t>,</w:t>
      </w:r>
      <w:r w:rsidRPr="00F72249">
        <w:rPr>
          <w:i/>
        </w:rPr>
        <w:t xml:space="preserve"> 1</w:t>
      </w:r>
      <w:r w:rsidRPr="00F72249">
        <w:t xml:space="preserve">(1), 68. </w:t>
      </w:r>
    </w:p>
    <w:p w14:paraId="62844821" w14:textId="77777777" w:rsidR="00F72249" w:rsidRPr="00F72249" w:rsidRDefault="00F72249" w:rsidP="00F72249">
      <w:pPr>
        <w:pStyle w:val="EndNoteBibliography"/>
        <w:spacing w:after="0"/>
        <w:ind w:left="720" w:hanging="720"/>
      </w:pPr>
      <w:r w:rsidRPr="00F72249">
        <w:t xml:space="preserve">Fisch, D., Janicke, M., Kalkowski, E., &amp; Sick, B. (2009). Learning by teaching versus learning by doing: Knowledge exchange in organic agent systems. 2009 IEEE Symposium on Intelligent Agents, </w:t>
      </w:r>
    </w:p>
    <w:p w14:paraId="54C62444" w14:textId="77777777" w:rsidR="00F72249" w:rsidRPr="00F72249" w:rsidRDefault="00F72249" w:rsidP="00F72249">
      <w:pPr>
        <w:pStyle w:val="EndNoteBibliography"/>
        <w:spacing w:after="0"/>
        <w:ind w:left="720" w:hanging="720"/>
      </w:pPr>
      <w:r w:rsidRPr="00F72249">
        <w:t xml:space="preserve">Frasca, G. (2002). Ludology: From Representation to Simulation. Proceedings of the 29th International Conference on Computer Graphics and Interactive Techniques. Electronic Art and Animation Catalog., </w:t>
      </w:r>
    </w:p>
    <w:p w14:paraId="6FAA329C" w14:textId="77777777" w:rsidR="00F72249" w:rsidRPr="00F72249" w:rsidRDefault="00F72249" w:rsidP="00F72249">
      <w:pPr>
        <w:pStyle w:val="EndNoteBibliography"/>
        <w:spacing w:after="0"/>
        <w:ind w:left="720" w:hanging="720"/>
      </w:pPr>
      <w:r w:rsidRPr="00F72249">
        <w:t xml:space="preserve">Frasca, G. (2013). Simulation versus narrative: Introduction to ludology. In </w:t>
      </w:r>
      <w:r w:rsidRPr="00F72249">
        <w:rPr>
          <w:i/>
        </w:rPr>
        <w:t>The video game theory reader</w:t>
      </w:r>
      <w:r w:rsidRPr="00F72249">
        <w:t xml:space="preserve"> (pp. 243-258). Routledge. </w:t>
      </w:r>
    </w:p>
    <w:p w14:paraId="37734379" w14:textId="77777777" w:rsidR="00F72249" w:rsidRPr="00F72249" w:rsidRDefault="00F72249" w:rsidP="00F72249">
      <w:pPr>
        <w:pStyle w:val="EndNoteBibliography"/>
        <w:spacing w:after="0"/>
        <w:ind w:left="720" w:hanging="720"/>
      </w:pPr>
      <w:r w:rsidRPr="00F72249">
        <w:t xml:space="preserve">Gibson, D., Aldrich, C., &amp; Prensky, M. (2006). </w:t>
      </w:r>
      <w:r w:rsidRPr="00F72249">
        <w:rPr>
          <w:i/>
        </w:rPr>
        <w:t>Games and simulations in online learning: research and development frameworks: research and development frameworks</w:t>
      </w:r>
      <w:r w:rsidRPr="00F72249">
        <w:t xml:space="preserve">. IGI Global. </w:t>
      </w:r>
    </w:p>
    <w:p w14:paraId="2AA2D071" w14:textId="77777777" w:rsidR="00F72249" w:rsidRPr="00F72249" w:rsidRDefault="00F72249" w:rsidP="00F72249">
      <w:pPr>
        <w:pStyle w:val="EndNoteBibliography"/>
        <w:spacing w:after="0"/>
        <w:ind w:left="720" w:hanging="720"/>
      </w:pPr>
      <w:r w:rsidRPr="00F72249">
        <w:t xml:space="preserve">Gomez, J., Barnett, M., &amp; Grill-Spector, K. (2019). Extensive childhood experience with Pokémon suggests eccentricity drives organization of visual cortex. </w:t>
      </w:r>
      <w:r w:rsidRPr="00F72249">
        <w:rPr>
          <w:i/>
        </w:rPr>
        <w:t>Nature human behaviour</w:t>
      </w:r>
      <w:r w:rsidRPr="00F72249">
        <w:t>,</w:t>
      </w:r>
      <w:r w:rsidRPr="00F72249">
        <w:rPr>
          <w:i/>
        </w:rPr>
        <w:t xml:space="preserve"> 3</w:t>
      </w:r>
      <w:r w:rsidRPr="00F72249">
        <w:t xml:space="preserve">(6), 611-624. </w:t>
      </w:r>
    </w:p>
    <w:p w14:paraId="4FF6845A" w14:textId="77777777" w:rsidR="00F72249" w:rsidRPr="00F72249" w:rsidRDefault="00F72249" w:rsidP="00F72249">
      <w:pPr>
        <w:pStyle w:val="EndNoteBibliography"/>
        <w:spacing w:after="0"/>
        <w:ind w:left="720" w:hanging="720"/>
      </w:pPr>
      <w:r w:rsidRPr="00F72249">
        <w:t xml:space="preserve">Huizinga, J., &amp; Hull, R. F. C. (1949). </w:t>
      </w:r>
      <w:r w:rsidRPr="00F72249">
        <w:rPr>
          <w:i/>
        </w:rPr>
        <w:t>Homo Ludens. A Study of the Play-element in Culture.[Translated by RFC Hull.]</w:t>
      </w:r>
      <w:r w:rsidRPr="00F72249">
        <w:t xml:space="preserve">. Routledge &amp; Kegan Paul. </w:t>
      </w:r>
    </w:p>
    <w:p w14:paraId="23D3B4C6" w14:textId="77777777" w:rsidR="00F72249" w:rsidRPr="00F72249" w:rsidRDefault="00F72249" w:rsidP="00F72249">
      <w:pPr>
        <w:pStyle w:val="EndNoteBibliography"/>
        <w:spacing w:after="0"/>
        <w:ind w:left="720" w:hanging="720"/>
      </w:pPr>
      <w:r w:rsidRPr="00F72249">
        <w:t xml:space="preserve">Kapp, K. M. (2012a). </w:t>
      </w:r>
      <w:r w:rsidRPr="00F72249">
        <w:rPr>
          <w:i/>
        </w:rPr>
        <w:t>The gamification of learning and instruction: game-based methods and strategies for training and education</w:t>
      </w:r>
      <w:r w:rsidRPr="00F72249">
        <w:t xml:space="preserve">. John Wiley &amp; Sons. </w:t>
      </w:r>
    </w:p>
    <w:p w14:paraId="4D49D2E0" w14:textId="77777777" w:rsidR="00F72249" w:rsidRPr="00F72249" w:rsidRDefault="00F72249" w:rsidP="00F72249">
      <w:pPr>
        <w:pStyle w:val="EndNoteBibliography"/>
        <w:spacing w:after="0"/>
        <w:ind w:left="720" w:hanging="720"/>
      </w:pPr>
      <w:r w:rsidRPr="00F72249">
        <w:t xml:space="preserve">Kapp, K. M. (2012b). What is gamification. </w:t>
      </w:r>
      <w:r w:rsidRPr="00F72249">
        <w:rPr>
          <w:i/>
        </w:rPr>
        <w:t>The gamification of learning and instruction: game-based methods and strategies for training and education</w:t>
      </w:r>
      <w:r w:rsidRPr="00F72249">
        <w:t xml:space="preserve">, 1-23. </w:t>
      </w:r>
    </w:p>
    <w:p w14:paraId="457801F3" w14:textId="77777777" w:rsidR="00F72249" w:rsidRPr="00F72249" w:rsidRDefault="00F72249" w:rsidP="00F72249">
      <w:pPr>
        <w:pStyle w:val="EndNoteBibliography"/>
        <w:spacing w:after="0"/>
        <w:ind w:left="720" w:hanging="720"/>
      </w:pPr>
      <w:r w:rsidRPr="00F72249">
        <w:t xml:space="preserve">Kristiadi, D. P., Hasanudin, M., Sutrisno, S., &amp; Suwarto, S. (2019). The Effect of Adventure Video Games on the Development of Student’s Character and Behavior. </w:t>
      </w:r>
      <w:r w:rsidRPr="00F72249">
        <w:rPr>
          <w:i/>
        </w:rPr>
        <w:t>International Journal for Educational and Vocational Studies</w:t>
      </w:r>
      <w:r w:rsidRPr="00F72249">
        <w:t>,</w:t>
      </w:r>
      <w:r w:rsidRPr="00F72249">
        <w:rPr>
          <w:i/>
        </w:rPr>
        <w:t xml:space="preserve"> 1</w:t>
      </w:r>
      <w:r w:rsidRPr="00F72249">
        <w:t xml:space="preserve">(4), 330-334. </w:t>
      </w:r>
    </w:p>
    <w:p w14:paraId="40F52325" w14:textId="77777777" w:rsidR="00F72249" w:rsidRPr="00F72249" w:rsidRDefault="00F72249" w:rsidP="00F72249">
      <w:pPr>
        <w:pStyle w:val="EndNoteBibliography"/>
        <w:spacing w:after="0"/>
        <w:ind w:left="720" w:hanging="720"/>
      </w:pPr>
      <w:r w:rsidRPr="00F72249">
        <w:t xml:space="preserve">Li, G. (2012). </w:t>
      </w:r>
      <w:r w:rsidRPr="00F72249">
        <w:rPr>
          <w:i/>
        </w:rPr>
        <w:t>Culturally contested pedagogy: Battles of literacy and schooling between mainstream teachers and Asian immigrant parents</w:t>
      </w:r>
      <w:r w:rsidRPr="00F72249">
        <w:t xml:space="preserve">. Suny Press. </w:t>
      </w:r>
    </w:p>
    <w:p w14:paraId="462D4FA5" w14:textId="77777777" w:rsidR="00F72249" w:rsidRPr="00F72249" w:rsidRDefault="00F72249" w:rsidP="00F72249">
      <w:pPr>
        <w:pStyle w:val="EndNoteBibliography"/>
        <w:spacing w:after="0"/>
        <w:ind w:left="720" w:hanging="720"/>
      </w:pPr>
      <w:r w:rsidRPr="00F72249">
        <w:t xml:space="preserve">Liu, D., Santhanam, R., &amp; Webster, J. (2017). Toward Meaningful Engagement: A Framework for Design and Research of Gamified Information Systems. </w:t>
      </w:r>
      <w:r w:rsidRPr="00F72249">
        <w:rPr>
          <w:i/>
        </w:rPr>
        <w:t>MIS quarterly</w:t>
      </w:r>
      <w:r w:rsidRPr="00F72249">
        <w:t>,</w:t>
      </w:r>
      <w:r w:rsidRPr="00F72249">
        <w:rPr>
          <w:i/>
        </w:rPr>
        <w:t xml:space="preserve"> 41</w:t>
      </w:r>
      <w:r w:rsidRPr="00F72249">
        <w:t xml:space="preserve">(4). </w:t>
      </w:r>
    </w:p>
    <w:p w14:paraId="08F69EED" w14:textId="77777777" w:rsidR="00F72249" w:rsidRPr="00F72249" w:rsidRDefault="00F72249" w:rsidP="00F72249">
      <w:pPr>
        <w:pStyle w:val="EndNoteBibliography"/>
        <w:spacing w:after="0"/>
        <w:ind w:left="720" w:hanging="720"/>
      </w:pPr>
      <w:r w:rsidRPr="00F72249">
        <w:t xml:space="preserve">Manovich, L. (2002). </w:t>
      </w:r>
      <w:r w:rsidRPr="00F72249">
        <w:rPr>
          <w:i/>
        </w:rPr>
        <w:t>The language of new media</w:t>
      </w:r>
      <w:r w:rsidRPr="00F72249">
        <w:t xml:space="preserve">. MIT press. </w:t>
      </w:r>
    </w:p>
    <w:p w14:paraId="2362A83D" w14:textId="77777777" w:rsidR="00F72249" w:rsidRPr="00F72249" w:rsidRDefault="00F72249" w:rsidP="00F72249">
      <w:pPr>
        <w:pStyle w:val="EndNoteBibliography"/>
        <w:spacing w:after="0"/>
        <w:ind w:left="720" w:hanging="720"/>
      </w:pPr>
      <w:r w:rsidRPr="00F72249">
        <w:lastRenderedPageBreak/>
        <w:t xml:space="preserve">Mayer, R. E. (2019). Computer games in education. </w:t>
      </w:r>
      <w:r w:rsidRPr="00F72249">
        <w:rPr>
          <w:i/>
        </w:rPr>
        <w:t>Annual review of psychology</w:t>
      </w:r>
      <w:r w:rsidRPr="00F72249">
        <w:t>,</w:t>
      </w:r>
      <w:r w:rsidRPr="00F72249">
        <w:rPr>
          <w:i/>
        </w:rPr>
        <w:t xml:space="preserve"> 70</w:t>
      </w:r>
      <w:r w:rsidRPr="00F72249">
        <w:t xml:space="preserve">, 531-549. </w:t>
      </w:r>
    </w:p>
    <w:p w14:paraId="27B593CB" w14:textId="77777777" w:rsidR="00F72249" w:rsidRPr="00F72249" w:rsidRDefault="00F72249" w:rsidP="00F72249">
      <w:pPr>
        <w:pStyle w:val="EndNoteBibliography"/>
        <w:spacing w:after="0"/>
        <w:ind w:left="720" w:hanging="720"/>
      </w:pPr>
      <w:r w:rsidRPr="00F72249">
        <w:t xml:space="preserve">Merrill, M. D. (2002). First principles of instruction. </w:t>
      </w:r>
      <w:r w:rsidRPr="00F72249">
        <w:rPr>
          <w:i/>
        </w:rPr>
        <w:t>Educational technology research and development</w:t>
      </w:r>
      <w:r w:rsidRPr="00F72249">
        <w:t>,</w:t>
      </w:r>
      <w:r w:rsidRPr="00F72249">
        <w:rPr>
          <w:i/>
        </w:rPr>
        <w:t xml:space="preserve"> 50</w:t>
      </w:r>
      <w:r w:rsidRPr="00F72249">
        <w:t xml:space="preserve">(3), 43-59. </w:t>
      </w:r>
    </w:p>
    <w:p w14:paraId="4CFD2B11" w14:textId="77777777" w:rsidR="00F72249" w:rsidRPr="00F72249" w:rsidRDefault="00F72249" w:rsidP="00F72249">
      <w:pPr>
        <w:pStyle w:val="EndNoteBibliography"/>
        <w:spacing w:after="0"/>
        <w:ind w:left="720" w:hanging="720"/>
      </w:pPr>
      <w:r w:rsidRPr="00F72249">
        <w:t xml:space="preserve">Mertala, P., &amp; Meriläinen, M. (2019). The best game in the world: Exploring young children’s digital game–related meaning-making via design activity. </w:t>
      </w:r>
      <w:r w:rsidRPr="00F72249">
        <w:rPr>
          <w:i/>
        </w:rPr>
        <w:t>Global studies of Childhood</w:t>
      </w:r>
      <w:r w:rsidRPr="00F72249">
        <w:t>,</w:t>
      </w:r>
      <w:r w:rsidRPr="00F72249">
        <w:rPr>
          <w:i/>
        </w:rPr>
        <w:t xml:space="preserve"> 9</w:t>
      </w:r>
      <w:r w:rsidRPr="00F72249">
        <w:t xml:space="preserve">(4), 275-289. </w:t>
      </w:r>
    </w:p>
    <w:p w14:paraId="1C8AC39A" w14:textId="77777777" w:rsidR="00F72249" w:rsidRPr="00F72249" w:rsidRDefault="00F72249" w:rsidP="00F72249">
      <w:pPr>
        <w:pStyle w:val="EndNoteBibliography"/>
        <w:spacing w:after="0"/>
        <w:ind w:left="720" w:hanging="720"/>
      </w:pPr>
      <w:r w:rsidRPr="00F72249">
        <w:t xml:space="preserve">Ranalli, J. (2008). Learning English with The Sims: exploiting authentic computer simulation games for L2 learning. </w:t>
      </w:r>
      <w:r w:rsidRPr="00F72249">
        <w:rPr>
          <w:i/>
        </w:rPr>
        <w:t>Computer Assisted Language Learning</w:t>
      </w:r>
      <w:r w:rsidRPr="00F72249">
        <w:t>,</w:t>
      </w:r>
      <w:r w:rsidRPr="00F72249">
        <w:rPr>
          <w:i/>
        </w:rPr>
        <w:t xml:space="preserve"> 21</w:t>
      </w:r>
      <w:r w:rsidRPr="00F72249">
        <w:t xml:space="preserve">(5), 441-455. </w:t>
      </w:r>
    </w:p>
    <w:p w14:paraId="1EFDA1FF" w14:textId="77777777" w:rsidR="00F72249" w:rsidRPr="00F72249" w:rsidRDefault="00F72249" w:rsidP="00F72249">
      <w:pPr>
        <w:pStyle w:val="EndNoteBibliography"/>
        <w:spacing w:after="0"/>
        <w:ind w:left="720" w:hanging="720"/>
      </w:pPr>
      <w:r w:rsidRPr="00F72249">
        <w:t xml:space="preserve">Reigeluth, C. M. (1996). A new paradigm of ISD? </w:t>
      </w:r>
      <w:r w:rsidRPr="00F72249">
        <w:rPr>
          <w:i/>
        </w:rPr>
        <w:t>Educational technology</w:t>
      </w:r>
      <w:r w:rsidRPr="00F72249">
        <w:t>,</w:t>
      </w:r>
      <w:r w:rsidRPr="00F72249">
        <w:rPr>
          <w:i/>
        </w:rPr>
        <w:t xml:space="preserve"> 36</w:t>
      </w:r>
      <w:r w:rsidRPr="00F72249">
        <w:t xml:space="preserve">(3), 13-20. </w:t>
      </w:r>
    </w:p>
    <w:p w14:paraId="4AD110E5" w14:textId="77777777" w:rsidR="00F72249" w:rsidRPr="00F72249" w:rsidRDefault="00F72249" w:rsidP="00F72249">
      <w:pPr>
        <w:pStyle w:val="EndNoteBibliography"/>
        <w:spacing w:after="0"/>
        <w:ind w:left="720" w:hanging="720"/>
      </w:pPr>
      <w:r w:rsidRPr="00F72249">
        <w:t xml:space="preserve">Sheng, S., Magnien, B., Kumaraguru, P., Acquisti, A., Cranor, L. F., Hong, J., &amp; Nunge, E. (2007). Anti-phishing phil: the design and evaluation of a game that teaches people not to fall for phish. Proceedings of the 3rd symposium on Usable privacy and security, </w:t>
      </w:r>
    </w:p>
    <w:p w14:paraId="018B3EF7" w14:textId="77777777" w:rsidR="00F72249" w:rsidRPr="00F72249" w:rsidRDefault="00F72249" w:rsidP="00F72249">
      <w:pPr>
        <w:pStyle w:val="EndNoteBibliography"/>
        <w:spacing w:after="0"/>
        <w:ind w:left="720" w:hanging="720"/>
      </w:pPr>
      <w:r w:rsidRPr="00F72249">
        <w:t xml:space="preserve">Squire, K. (2003). Video games in education. </w:t>
      </w:r>
      <w:r w:rsidRPr="00F72249">
        <w:rPr>
          <w:i/>
        </w:rPr>
        <w:t>Int. J. Intell. Games &amp; Simulation</w:t>
      </w:r>
      <w:r w:rsidRPr="00F72249">
        <w:t>,</w:t>
      </w:r>
      <w:r w:rsidRPr="00F72249">
        <w:rPr>
          <w:i/>
        </w:rPr>
        <w:t xml:space="preserve"> 2</w:t>
      </w:r>
      <w:r w:rsidRPr="00F72249">
        <w:t xml:space="preserve">(1), 49-62. </w:t>
      </w:r>
    </w:p>
    <w:p w14:paraId="55287B38" w14:textId="77777777" w:rsidR="00F72249" w:rsidRPr="00F72249" w:rsidRDefault="00F72249" w:rsidP="00F72249">
      <w:pPr>
        <w:pStyle w:val="EndNoteBibliography"/>
        <w:spacing w:after="0"/>
        <w:ind w:left="720" w:hanging="720"/>
      </w:pPr>
      <w:r w:rsidRPr="00F72249">
        <w:t xml:space="preserve">Tao, Y.-H., Cheng, C.-J., &amp; Sun, S.-Y. (2009). What influences college students to continue using business simulation games? The Taiwan experience. </w:t>
      </w:r>
      <w:r w:rsidRPr="00F72249">
        <w:rPr>
          <w:i/>
        </w:rPr>
        <w:t>Computers &amp; Education</w:t>
      </w:r>
      <w:r w:rsidRPr="00F72249">
        <w:t>,</w:t>
      </w:r>
      <w:r w:rsidRPr="00F72249">
        <w:rPr>
          <w:i/>
        </w:rPr>
        <w:t xml:space="preserve"> 53</w:t>
      </w:r>
      <w:r w:rsidRPr="00F72249">
        <w:t xml:space="preserve">(3), 929-939. </w:t>
      </w:r>
    </w:p>
    <w:p w14:paraId="1D49BADB" w14:textId="77777777" w:rsidR="00F72249" w:rsidRPr="00F72249" w:rsidRDefault="00F72249" w:rsidP="00F72249">
      <w:pPr>
        <w:pStyle w:val="EndNoteBibliography"/>
        <w:spacing w:after="0"/>
        <w:ind w:left="720" w:hanging="720"/>
      </w:pPr>
      <w:r w:rsidRPr="00F72249">
        <w:t xml:space="preserve">Virvou, M., Katsionis, G., &amp; Manos, K. (2005). Combining software games with education: Evaluation of its educational effectiveness. </w:t>
      </w:r>
      <w:r w:rsidRPr="00F72249">
        <w:rPr>
          <w:i/>
        </w:rPr>
        <w:t>Journal of Educational Technology &amp; Society</w:t>
      </w:r>
      <w:r w:rsidRPr="00F72249">
        <w:t>,</w:t>
      </w:r>
      <w:r w:rsidRPr="00F72249">
        <w:rPr>
          <w:i/>
        </w:rPr>
        <w:t xml:space="preserve"> 8</w:t>
      </w:r>
      <w:r w:rsidRPr="00F72249">
        <w:t xml:space="preserve">(2), 54-65. </w:t>
      </w:r>
    </w:p>
    <w:p w14:paraId="06BC1837" w14:textId="77777777" w:rsidR="00F72249" w:rsidRPr="00F72249" w:rsidRDefault="00F72249" w:rsidP="00F72249">
      <w:pPr>
        <w:pStyle w:val="EndNoteBibliography"/>
        <w:ind w:left="720" w:hanging="720"/>
      </w:pPr>
      <w:r w:rsidRPr="00F72249">
        <w:t xml:space="preserve">Wouters, P., Van Nimwegen, C., Van Oostendorp, H., &amp; Van Der Spek, E. D. (2013). A meta-analysis of the cognitive and motivational effects of serious games. </w:t>
      </w:r>
      <w:r w:rsidRPr="00F72249">
        <w:rPr>
          <w:i/>
        </w:rPr>
        <w:t>Journal of educational psychology</w:t>
      </w:r>
      <w:r w:rsidRPr="00F72249">
        <w:t>,</w:t>
      </w:r>
      <w:r w:rsidRPr="00F72249">
        <w:rPr>
          <w:i/>
        </w:rPr>
        <w:t xml:space="preserve"> 105</w:t>
      </w:r>
      <w:r w:rsidRPr="00F72249">
        <w:t xml:space="preserve">(2), 249. </w:t>
      </w:r>
    </w:p>
    <w:p w14:paraId="4262E412" w14:textId="708A5A6E" w:rsidR="00EF3FB5" w:rsidRDefault="003E0258" w:rsidP="00D44C56">
      <w:pPr>
        <w:spacing w:before="240" w:after="0"/>
        <w:jc w:val="left"/>
      </w:pPr>
      <w:r w:rsidRPr="005F73C6">
        <w:fldChar w:fldCharType="end"/>
      </w:r>
    </w:p>
    <w:sectPr w:rsidR="00EF3FB5" w:rsidSect="000468B4">
      <w:footerReference w:type="default" r:id="rId16"/>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E7AFE3" w14:textId="77777777" w:rsidR="00397468" w:rsidRDefault="00397468">
      <w:pPr>
        <w:spacing w:after="0"/>
      </w:pPr>
      <w:r>
        <w:separator/>
      </w:r>
    </w:p>
  </w:endnote>
  <w:endnote w:type="continuationSeparator" w:id="0">
    <w:p w14:paraId="18CD55F0" w14:textId="77777777" w:rsidR="00397468" w:rsidRDefault="00397468">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59067" w14:textId="1D3B4DB8" w:rsidR="00283F5D" w:rsidRDefault="00283F5D">
    <w:pPr>
      <w:pStyle w:val="Footer"/>
    </w:pPr>
    <w:r>
      <w:rPr>
        <w:rStyle w:val="PageNumber"/>
      </w:rPr>
      <w:fldChar w:fldCharType="begin"/>
    </w:r>
    <w:r>
      <w:rPr>
        <w:rStyle w:val="PageNumber"/>
      </w:rPr>
      <w:instrText xml:space="preserve"> PAGE </w:instrText>
    </w:r>
    <w:r>
      <w:rPr>
        <w:rStyle w:val="PageNumber"/>
      </w:rPr>
      <w:fldChar w:fldCharType="separate"/>
    </w:r>
    <w:r w:rsidR="00BC3E15">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FF02" w14:textId="468B1949" w:rsidR="00283F5D" w:rsidRDefault="00283F5D">
    <w:pPr>
      <w:pStyle w:val="Footer"/>
    </w:pPr>
    <w:r>
      <w:rPr>
        <w:rStyle w:val="PageNumber"/>
      </w:rPr>
      <w:fldChar w:fldCharType="begin"/>
    </w:r>
    <w:r>
      <w:rPr>
        <w:rStyle w:val="PageNumber"/>
      </w:rPr>
      <w:instrText xml:space="preserve"> PAGE </w:instrText>
    </w:r>
    <w:r>
      <w:rPr>
        <w:rStyle w:val="PageNumber"/>
      </w:rPr>
      <w:fldChar w:fldCharType="separate"/>
    </w:r>
    <w:r w:rsidR="007D58FD">
      <w:rPr>
        <w:rStyle w:val="PageNumber"/>
        <w:noProof/>
      </w:rPr>
      <w:t>19</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3B99A4B" w14:textId="77777777" w:rsidR="00397468" w:rsidRDefault="00397468">
      <w:pPr>
        <w:spacing w:after="0"/>
      </w:pPr>
      <w:r>
        <w:separator/>
      </w:r>
    </w:p>
  </w:footnote>
  <w:footnote w:type="continuationSeparator" w:id="0">
    <w:p w14:paraId="588DB466" w14:textId="77777777" w:rsidR="00397468" w:rsidRDefault="00397468">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E4DE7" w14:textId="77777777" w:rsidR="00283F5D" w:rsidRDefault="00283F5D">
    <w:pPr>
      <w:pStyle w:val="Header"/>
    </w:pPr>
    <w:r>
      <w:rPr>
        <w:noProof/>
        <w:lang w:eastAsia="en-ZA"/>
      </w:rPr>
      <w:drawing>
        <wp:anchor distT="0" distB="0" distL="114300" distR="114300" simplePos="0" relativeHeight="251658752" behindDoc="1" locked="0" layoutInCell="1" allowOverlap="1" wp14:anchorId="1BC7B2CB" wp14:editId="287BA602">
          <wp:simplePos x="0" y="0"/>
          <wp:positionH relativeFrom="column">
            <wp:posOffset>-1000775</wp:posOffset>
          </wp:positionH>
          <wp:positionV relativeFrom="paragraph">
            <wp:posOffset>-618071</wp:posOffset>
          </wp:positionV>
          <wp:extent cx="3992136" cy="1962074"/>
          <wp:effectExtent l="0" t="0" r="889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92136" cy="1962074"/>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3F380" w14:textId="77777777" w:rsidR="00283F5D" w:rsidRDefault="00283F5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85F612B"/>
    <w:multiLevelType w:val="hybridMultilevel"/>
    <w:tmpl w:val="E918D13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7"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4"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7"/>
  </w:num>
  <w:num w:numId="11">
    <w:abstractNumId w:val="21"/>
  </w:num>
  <w:num w:numId="12">
    <w:abstractNumId w:val="13"/>
  </w:num>
  <w:num w:numId="13">
    <w:abstractNumId w:val="29"/>
  </w:num>
  <w:num w:numId="14">
    <w:abstractNumId w:val="27"/>
  </w:num>
  <w:num w:numId="15">
    <w:abstractNumId w:val="39"/>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1"/>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8"/>
  </w:num>
  <w:num w:numId="30">
    <w:abstractNumId w:val="10"/>
  </w:num>
  <w:num w:numId="31">
    <w:abstractNumId w:val="19"/>
  </w:num>
  <w:num w:numId="32">
    <w:abstractNumId w:val="25"/>
  </w:num>
  <w:num w:numId="33">
    <w:abstractNumId w:val="42"/>
  </w:num>
  <w:num w:numId="34">
    <w:abstractNumId w:val="8"/>
  </w:num>
  <w:num w:numId="35">
    <w:abstractNumId w:val="12"/>
  </w:num>
  <w:num w:numId="36">
    <w:abstractNumId w:val="40"/>
  </w:num>
  <w:num w:numId="37">
    <w:abstractNumId w:val="45"/>
  </w:num>
  <w:num w:numId="38">
    <w:abstractNumId w:val="20"/>
  </w:num>
  <w:num w:numId="39">
    <w:abstractNumId w:val="44"/>
  </w:num>
  <w:num w:numId="40">
    <w:abstractNumId w:val="24"/>
  </w:num>
  <w:num w:numId="41">
    <w:abstractNumId w:val="18"/>
  </w:num>
  <w:num w:numId="42">
    <w:abstractNumId w:val="43"/>
  </w:num>
  <w:num w:numId="43">
    <w:abstractNumId w:val="15"/>
  </w:num>
  <w:num w:numId="44">
    <w:abstractNumId w:val="28"/>
  </w:num>
  <w:num w:numId="45">
    <w:abstractNumId w:val="17"/>
  </w:num>
  <w:num w:numId="46">
    <w:abstractNumId w:val="3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9"/>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mwrAUA2XlR4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1&lt;/item&gt;&lt;item&gt;2&lt;/item&gt;&lt;item&gt;3&lt;/item&gt;&lt;item&gt;4&lt;/item&gt;&lt;item&gt;5&lt;/item&gt;&lt;item&gt;6&lt;/item&gt;&lt;item&gt;7&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DC33BA"/>
    <w:rsid w:val="000038DC"/>
    <w:rsid w:val="00016542"/>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D4596"/>
    <w:rsid w:val="000E1EE6"/>
    <w:rsid w:val="000E27F3"/>
    <w:rsid w:val="000E458E"/>
    <w:rsid w:val="000E4DDA"/>
    <w:rsid w:val="000F15DE"/>
    <w:rsid w:val="000F1F52"/>
    <w:rsid w:val="001041EC"/>
    <w:rsid w:val="00104EB9"/>
    <w:rsid w:val="00111C48"/>
    <w:rsid w:val="00117B99"/>
    <w:rsid w:val="00131F0F"/>
    <w:rsid w:val="00137FBD"/>
    <w:rsid w:val="00140DDF"/>
    <w:rsid w:val="0014696A"/>
    <w:rsid w:val="001469C5"/>
    <w:rsid w:val="00161C11"/>
    <w:rsid w:val="001725FA"/>
    <w:rsid w:val="00183145"/>
    <w:rsid w:val="0018471B"/>
    <w:rsid w:val="00190EAF"/>
    <w:rsid w:val="00196424"/>
    <w:rsid w:val="001A5645"/>
    <w:rsid w:val="001C4A5B"/>
    <w:rsid w:val="001D1C9B"/>
    <w:rsid w:val="001E11AB"/>
    <w:rsid w:val="001E19AA"/>
    <w:rsid w:val="001F0A9A"/>
    <w:rsid w:val="002045BA"/>
    <w:rsid w:val="002054FF"/>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83F5D"/>
    <w:rsid w:val="00290A9C"/>
    <w:rsid w:val="002A036D"/>
    <w:rsid w:val="002B46BE"/>
    <w:rsid w:val="002B5517"/>
    <w:rsid w:val="002C4317"/>
    <w:rsid w:val="002D634B"/>
    <w:rsid w:val="002D6D79"/>
    <w:rsid w:val="002E269B"/>
    <w:rsid w:val="002E365B"/>
    <w:rsid w:val="002E5D5B"/>
    <w:rsid w:val="002E7FC3"/>
    <w:rsid w:val="002F02BF"/>
    <w:rsid w:val="00301873"/>
    <w:rsid w:val="00305AE3"/>
    <w:rsid w:val="00313378"/>
    <w:rsid w:val="0031545C"/>
    <w:rsid w:val="00321C40"/>
    <w:rsid w:val="003308C9"/>
    <w:rsid w:val="0033272E"/>
    <w:rsid w:val="00332C50"/>
    <w:rsid w:val="00352B2A"/>
    <w:rsid w:val="00353D9E"/>
    <w:rsid w:val="00356939"/>
    <w:rsid w:val="003615B4"/>
    <w:rsid w:val="0036329F"/>
    <w:rsid w:val="00367175"/>
    <w:rsid w:val="00376B8D"/>
    <w:rsid w:val="00380EE4"/>
    <w:rsid w:val="00384F13"/>
    <w:rsid w:val="0038598F"/>
    <w:rsid w:val="00385CA9"/>
    <w:rsid w:val="00397468"/>
    <w:rsid w:val="003A30BE"/>
    <w:rsid w:val="003A5280"/>
    <w:rsid w:val="003A5B7B"/>
    <w:rsid w:val="003A7B79"/>
    <w:rsid w:val="003B2610"/>
    <w:rsid w:val="003C1D1A"/>
    <w:rsid w:val="003C7503"/>
    <w:rsid w:val="003C787A"/>
    <w:rsid w:val="003D240A"/>
    <w:rsid w:val="003D4753"/>
    <w:rsid w:val="003E0258"/>
    <w:rsid w:val="003E5B25"/>
    <w:rsid w:val="0040450D"/>
    <w:rsid w:val="00406E38"/>
    <w:rsid w:val="00440587"/>
    <w:rsid w:val="00447CBB"/>
    <w:rsid w:val="00450ACC"/>
    <w:rsid w:val="00451CBE"/>
    <w:rsid w:val="004523E8"/>
    <w:rsid w:val="00453815"/>
    <w:rsid w:val="0045660A"/>
    <w:rsid w:val="00457528"/>
    <w:rsid w:val="0046001E"/>
    <w:rsid w:val="00475FCF"/>
    <w:rsid w:val="0048627B"/>
    <w:rsid w:val="00487920"/>
    <w:rsid w:val="00487993"/>
    <w:rsid w:val="004A6DC7"/>
    <w:rsid w:val="004D7B25"/>
    <w:rsid w:val="004F78A2"/>
    <w:rsid w:val="005011FD"/>
    <w:rsid w:val="00505691"/>
    <w:rsid w:val="00511870"/>
    <w:rsid w:val="0051749D"/>
    <w:rsid w:val="00520848"/>
    <w:rsid w:val="00520B10"/>
    <w:rsid w:val="00521893"/>
    <w:rsid w:val="0052366D"/>
    <w:rsid w:val="00532D62"/>
    <w:rsid w:val="005536C7"/>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F4483"/>
    <w:rsid w:val="005F6F7C"/>
    <w:rsid w:val="005F73C6"/>
    <w:rsid w:val="00601684"/>
    <w:rsid w:val="00621CB5"/>
    <w:rsid w:val="00622A40"/>
    <w:rsid w:val="00637C92"/>
    <w:rsid w:val="00665F63"/>
    <w:rsid w:val="00667ED8"/>
    <w:rsid w:val="00680AEB"/>
    <w:rsid w:val="0068710C"/>
    <w:rsid w:val="006913C0"/>
    <w:rsid w:val="00692BE9"/>
    <w:rsid w:val="00696E75"/>
    <w:rsid w:val="006A298E"/>
    <w:rsid w:val="006A33FC"/>
    <w:rsid w:val="006A70B0"/>
    <w:rsid w:val="006B3F85"/>
    <w:rsid w:val="006B7C2D"/>
    <w:rsid w:val="006C2CCC"/>
    <w:rsid w:val="006C3306"/>
    <w:rsid w:val="006C3391"/>
    <w:rsid w:val="006D6D9C"/>
    <w:rsid w:val="006D71BD"/>
    <w:rsid w:val="006F46E0"/>
    <w:rsid w:val="007017BC"/>
    <w:rsid w:val="00706B01"/>
    <w:rsid w:val="00711DD1"/>
    <w:rsid w:val="00717126"/>
    <w:rsid w:val="00720E1B"/>
    <w:rsid w:val="007307D1"/>
    <w:rsid w:val="007340D7"/>
    <w:rsid w:val="007343C6"/>
    <w:rsid w:val="00735196"/>
    <w:rsid w:val="007611EA"/>
    <w:rsid w:val="0076260C"/>
    <w:rsid w:val="0076741E"/>
    <w:rsid w:val="00770D2B"/>
    <w:rsid w:val="00770FD1"/>
    <w:rsid w:val="00777705"/>
    <w:rsid w:val="00780BDD"/>
    <w:rsid w:val="00785176"/>
    <w:rsid w:val="00797B50"/>
    <w:rsid w:val="007A5C7D"/>
    <w:rsid w:val="007C03FF"/>
    <w:rsid w:val="007C51EB"/>
    <w:rsid w:val="007C5F5B"/>
    <w:rsid w:val="007C748C"/>
    <w:rsid w:val="007D061D"/>
    <w:rsid w:val="007D0AFE"/>
    <w:rsid w:val="007D58FD"/>
    <w:rsid w:val="007E3339"/>
    <w:rsid w:val="007E342D"/>
    <w:rsid w:val="00810155"/>
    <w:rsid w:val="00810A38"/>
    <w:rsid w:val="00820B0B"/>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D6311"/>
    <w:rsid w:val="008D7C96"/>
    <w:rsid w:val="008E7658"/>
    <w:rsid w:val="008F6897"/>
    <w:rsid w:val="00903A02"/>
    <w:rsid w:val="00905A13"/>
    <w:rsid w:val="00907197"/>
    <w:rsid w:val="00915CB7"/>
    <w:rsid w:val="00916003"/>
    <w:rsid w:val="00917BA5"/>
    <w:rsid w:val="00923447"/>
    <w:rsid w:val="00925E39"/>
    <w:rsid w:val="00956545"/>
    <w:rsid w:val="00961A62"/>
    <w:rsid w:val="009735E7"/>
    <w:rsid w:val="009739EC"/>
    <w:rsid w:val="00976AE8"/>
    <w:rsid w:val="009902C1"/>
    <w:rsid w:val="00994AA8"/>
    <w:rsid w:val="009A2B24"/>
    <w:rsid w:val="009B0CFC"/>
    <w:rsid w:val="009B73A7"/>
    <w:rsid w:val="009C4A40"/>
    <w:rsid w:val="009C798C"/>
    <w:rsid w:val="009D7EE2"/>
    <w:rsid w:val="009E0527"/>
    <w:rsid w:val="009E1D00"/>
    <w:rsid w:val="009E53AE"/>
    <w:rsid w:val="009E6A17"/>
    <w:rsid w:val="009F70E3"/>
    <w:rsid w:val="009F74A8"/>
    <w:rsid w:val="00A004F2"/>
    <w:rsid w:val="00A01159"/>
    <w:rsid w:val="00A0424E"/>
    <w:rsid w:val="00A11E65"/>
    <w:rsid w:val="00A14DFE"/>
    <w:rsid w:val="00A21A94"/>
    <w:rsid w:val="00A32035"/>
    <w:rsid w:val="00A40A34"/>
    <w:rsid w:val="00A41C7C"/>
    <w:rsid w:val="00A4522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3E15"/>
    <w:rsid w:val="00BC6BE7"/>
    <w:rsid w:val="00BD7A98"/>
    <w:rsid w:val="00BE5385"/>
    <w:rsid w:val="00BE5B3D"/>
    <w:rsid w:val="00BF5039"/>
    <w:rsid w:val="00BF62E8"/>
    <w:rsid w:val="00BF75BE"/>
    <w:rsid w:val="00C055B4"/>
    <w:rsid w:val="00C226D4"/>
    <w:rsid w:val="00C30DD9"/>
    <w:rsid w:val="00C321E7"/>
    <w:rsid w:val="00C37740"/>
    <w:rsid w:val="00C40856"/>
    <w:rsid w:val="00C42FBE"/>
    <w:rsid w:val="00C504D1"/>
    <w:rsid w:val="00C56686"/>
    <w:rsid w:val="00C625EB"/>
    <w:rsid w:val="00C65A00"/>
    <w:rsid w:val="00C720D2"/>
    <w:rsid w:val="00C74482"/>
    <w:rsid w:val="00C74493"/>
    <w:rsid w:val="00C958F9"/>
    <w:rsid w:val="00CA03D5"/>
    <w:rsid w:val="00CA4929"/>
    <w:rsid w:val="00CA72A3"/>
    <w:rsid w:val="00CA7C27"/>
    <w:rsid w:val="00CB2D13"/>
    <w:rsid w:val="00CB6150"/>
    <w:rsid w:val="00CC4CB0"/>
    <w:rsid w:val="00CE0AC5"/>
    <w:rsid w:val="00CE0F6C"/>
    <w:rsid w:val="00CE242B"/>
    <w:rsid w:val="00CE2630"/>
    <w:rsid w:val="00CE44E4"/>
    <w:rsid w:val="00D0077D"/>
    <w:rsid w:val="00D012F2"/>
    <w:rsid w:val="00D061EA"/>
    <w:rsid w:val="00D154F8"/>
    <w:rsid w:val="00D3076D"/>
    <w:rsid w:val="00D35E5C"/>
    <w:rsid w:val="00D365B6"/>
    <w:rsid w:val="00D367C7"/>
    <w:rsid w:val="00D41583"/>
    <w:rsid w:val="00D44C56"/>
    <w:rsid w:val="00D74BEB"/>
    <w:rsid w:val="00D83D8E"/>
    <w:rsid w:val="00D84C1B"/>
    <w:rsid w:val="00D900D7"/>
    <w:rsid w:val="00D96B39"/>
    <w:rsid w:val="00DA0137"/>
    <w:rsid w:val="00DA1B7F"/>
    <w:rsid w:val="00DA4844"/>
    <w:rsid w:val="00DB30AE"/>
    <w:rsid w:val="00DB64AD"/>
    <w:rsid w:val="00DB68A6"/>
    <w:rsid w:val="00DC237B"/>
    <w:rsid w:val="00DC33BA"/>
    <w:rsid w:val="00DD026A"/>
    <w:rsid w:val="00DE167E"/>
    <w:rsid w:val="00DE30C5"/>
    <w:rsid w:val="00DF377F"/>
    <w:rsid w:val="00DF3ADE"/>
    <w:rsid w:val="00E00F54"/>
    <w:rsid w:val="00E33B2A"/>
    <w:rsid w:val="00E35C9F"/>
    <w:rsid w:val="00E4090F"/>
    <w:rsid w:val="00E410EC"/>
    <w:rsid w:val="00E47125"/>
    <w:rsid w:val="00E4754C"/>
    <w:rsid w:val="00E55EA2"/>
    <w:rsid w:val="00E80D29"/>
    <w:rsid w:val="00E84801"/>
    <w:rsid w:val="00E84965"/>
    <w:rsid w:val="00EA0A42"/>
    <w:rsid w:val="00EA51C7"/>
    <w:rsid w:val="00EB74C4"/>
    <w:rsid w:val="00EB7D07"/>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05D3"/>
    <w:rsid w:val="00F421D1"/>
    <w:rsid w:val="00F422BC"/>
    <w:rsid w:val="00F44F54"/>
    <w:rsid w:val="00F44FB6"/>
    <w:rsid w:val="00F47F8D"/>
    <w:rsid w:val="00F5263A"/>
    <w:rsid w:val="00F54AC6"/>
    <w:rsid w:val="00F55B2D"/>
    <w:rsid w:val="00F56D4B"/>
    <w:rsid w:val="00F60D8F"/>
    <w:rsid w:val="00F64EED"/>
    <w:rsid w:val="00F67AC5"/>
    <w:rsid w:val="00F72249"/>
    <w:rsid w:val="00F728F7"/>
    <w:rsid w:val="00F73EC2"/>
    <w:rsid w:val="00F7571D"/>
    <w:rsid w:val="00F75F02"/>
    <w:rsid w:val="00F816E6"/>
    <w:rsid w:val="00F87D90"/>
    <w:rsid w:val="00FB42F4"/>
    <w:rsid w:val="00FB55D4"/>
    <w:rsid w:val="00FC218B"/>
    <w:rsid w:val="00FC5F29"/>
    <w:rsid w:val="00FC7C81"/>
    <w:rsid w:val="00FD3A98"/>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C7D81394-ACA4-4ECE-A28E-B6210C256E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3283</TotalTime>
  <Pages>26</Pages>
  <Words>19914</Words>
  <Characters>113510</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33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cp:lastModifiedBy>
  <cp:revision>156</cp:revision>
  <cp:lastPrinted>2013-02-25T06:57:00Z</cp:lastPrinted>
  <dcterms:created xsi:type="dcterms:W3CDTF">2021-04-14T20:34:00Z</dcterms:created>
  <dcterms:modified xsi:type="dcterms:W3CDTF">2021-06-13T16:17:00Z</dcterms:modified>
</cp:coreProperties>
</file>